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6CBA0EE" w14:textId="77777777" w:rsidR="00052A10" w:rsidRDefault="00052A10" w:rsidP="00CD75A7">
      <w:pPr>
        <w:rPr>
          <w:lang w:bidi="he-IL"/>
        </w:rPr>
      </w:pPr>
    </w:p>
    <w:p w14:paraId="3C82102A" w14:textId="03C56B3D" w:rsidR="00905D80" w:rsidRDefault="00527179" w:rsidP="00527179">
      <w:pPr>
        <w:pStyle w:val="Heading1"/>
        <w:numPr>
          <w:ilvl w:val="0"/>
          <w:numId w:val="0"/>
        </w:numPr>
      </w:pPr>
      <w:r>
        <w:t>Introduction</w:t>
      </w:r>
    </w:p>
    <w:p w14:paraId="0DDE0E79" w14:textId="77777777" w:rsidR="007B70BC" w:rsidRDefault="007B70BC" w:rsidP="00527179">
      <w:pPr>
        <w:rPr>
          <w:b/>
          <w:bCs/>
          <w:lang w:bidi="he-IL"/>
        </w:rPr>
      </w:pPr>
      <w:r>
        <w:rPr>
          <w:lang w:bidi="he-IL"/>
        </w:rPr>
        <w:t xml:space="preserve">This summer we are doing a series on the attributes of God, and we’ve been calling it </w:t>
      </w:r>
      <w:r w:rsidRPr="00BE7616">
        <w:rPr>
          <w:highlight w:val="yellow"/>
          <w:lang w:bidi="he-IL"/>
        </w:rPr>
        <w:t>“</w:t>
      </w:r>
      <w:r w:rsidRPr="00BE7616">
        <w:rPr>
          <w:b/>
          <w:bCs/>
          <w:highlight w:val="yellow"/>
          <w:lang w:bidi="he-IL"/>
        </w:rPr>
        <w:t>God is…”</w:t>
      </w:r>
      <w:r>
        <w:rPr>
          <w:b/>
          <w:bCs/>
          <w:lang w:bidi="he-IL"/>
        </w:rPr>
        <w:t xml:space="preserve"> </w:t>
      </w:r>
    </w:p>
    <w:p w14:paraId="7963ECA0" w14:textId="77777777" w:rsidR="00767A14" w:rsidRDefault="00EE7BF4" w:rsidP="00527179">
      <w:pPr>
        <w:rPr>
          <w:lang w:bidi="he-IL"/>
        </w:rPr>
      </w:pPr>
      <w:r>
        <w:rPr>
          <w:lang w:bidi="he-IL"/>
        </w:rPr>
        <w:t xml:space="preserve">We’ve covered 3 attributes of God so far. </w:t>
      </w:r>
    </w:p>
    <w:p w14:paraId="4EE53B3D" w14:textId="1D434757" w:rsidR="00EE7BF4" w:rsidRDefault="00EE7BF4" w:rsidP="00767A14">
      <w:pPr>
        <w:pStyle w:val="ListParagraph"/>
        <w:numPr>
          <w:ilvl w:val="0"/>
          <w:numId w:val="43"/>
        </w:numPr>
        <w:rPr>
          <w:lang w:bidi="he-IL"/>
        </w:rPr>
      </w:pPr>
      <w:r>
        <w:rPr>
          <w:lang w:bidi="he-IL"/>
        </w:rPr>
        <w:t>God</w:t>
      </w:r>
      <w:r w:rsidR="00767A14">
        <w:rPr>
          <w:lang w:bidi="he-IL"/>
        </w:rPr>
        <w:t xml:space="preserve"> is</w:t>
      </w:r>
      <w:r>
        <w:rPr>
          <w:lang w:bidi="he-IL"/>
        </w:rPr>
        <w:t xml:space="preserve"> </w:t>
      </w:r>
      <w:r w:rsidR="00767A14">
        <w:rPr>
          <w:lang w:bidi="he-IL"/>
        </w:rPr>
        <w:t>good</w:t>
      </w:r>
      <w:r>
        <w:rPr>
          <w:lang w:bidi="he-IL"/>
        </w:rPr>
        <w:t>, God</w:t>
      </w:r>
      <w:r w:rsidR="00767A14">
        <w:rPr>
          <w:lang w:bidi="he-IL"/>
        </w:rPr>
        <w:t xml:space="preserve"> is</w:t>
      </w:r>
      <w:r w:rsidR="004F38F8">
        <w:rPr>
          <w:lang w:bidi="he-IL"/>
        </w:rPr>
        <w:t xml:space="preserve"> love and then last week God</w:t>
      </w:r>
      <w:r w:rsidR="00767A14">
        <w:rPr>
          <w:lang w:bidi="he-IL"/>
        </w:rPr>
        <w:t xml:space="preserve"> is</w:t>
      </w:r>
      <w:r w:rsidR="004F38F8">
        <w:rPr>
          <w:lang w:bidi="he-IL"/>
        </w:rPr>
        <w:t xml:space="preserve"> </w:t>
      </w:r>
      <w:r w:rsidR="00767A14">
        <w:rPr>
          <w:lang w:bidi="he-IL"/>
        </w:rPr>
        <w:t>holy</w:t>
      </w:r>
      <w:r w:rsidR="004F38F8">
        <w:rPr>
          <w:lang w:bidi="he-IL"/>
        </w:rPr>
        <w:t xml:space="preserve">. </w:t>
      </w:r>
    </w:p>
    <w:p w14:paraId="25717FD7" w14:textId="24341ABD" w:rsidR="00F43007" w:rsidRPr="00F43007" w:rsidRDefault="00F43007" w:rsidP="00F43007">
      <w:pPr>
        <w:rPr>
          <w:b/>
          <w:bCs/>
          <w:lang w:bidi="he-IL"/>
        </w:rPr>
      </w:pPr>
      <w:r>
        <w:rPr>
          <w:lang w:bidi="he-IL"/>
        </w:rPr>
        <w:t xml:space="preserve">This morning we are going to be looking at </w:t>
      </w:r>
      <w:r w:rsidRPr="00BE7616">
        <w:rPr>
          <w:b/>
          <w:bCs/>
          <w:highlight w:val="yellow"/>
          <w:lang w:bidi="he-IL"/>
        </w:rPr>
        <w:t>God is Unchanging</w:t>
      </w:r>
    </w:p>
    <w:p w14:paraId="2EC4B820" w14:textId="77777777" w:rsidR="009E53A3" w:rsidRDefault="0081152D" w:rsidP="00527179">
      <w:pPr>
        <w:rPr>
          <w:lang w:bidi="he-IL"/>
        </w:rPr>
      </w:pPr>
      <w:r>
        <w:rPr>
          <w:lang w:bidi="he-IL"/>
        </w:rPr>
        <w:t xml:space="preserve">Essentially this is a sermon series that </w:t>
      </w:r>
      <w:r w:rsidR="00637C19">
        <w:rPr>
          <w:lang w:bidi="he-IL"/>
        </w:rPr>
        <w:t xml:space="preserve">is all about growing in our understanding and knowledge of God. </w:t>
      </w:r>
      <w:r w:rsidR="00DE3F7B">
        <w:rPr>
          <w:lang w:bidi="he-IL"/>
        </w:rPr>
        <w:t xml:space="preserve">And the knowledge that we after is not simply a head knowledge, where we know some definitions, or can intelligently </w:t>
      </w:r>
      <w:r w:rsidR="008706CD">
        <w:rPr>
          <w:lang w:bidi="he-IL"/>
        </w:rPr>
        <w:t>talk or debate with others about theology.</w:t>
      </w:r>
    </w:p>
    <w:p w14:paraId="73BB92AF" w14:textId="77777777" w:rsidR="00664CC8" w:rsidRDefault="009E53A3" w:rsidP="009E53A3">
      <w:pPr>
        <w:rPr>
          <w:lang w:bidi="he-IL"/>
        </w:rPr>
      </w:pPr>
      <w:r>
        <w:rPr>
          <w:lang w:bidi="he-IL"/>
        </w:rPr>
        <w:t xml:space="preserve">That kind of knowledge might be summed up negatively by 1 Cor. </w:t>
      </w:r>
      <w:r w:rsidR="00664CC8">
        <w:rPr>
          <w:lang w:bidi="he-IL"/>
        </w:rPr>
        <w:t>8:1…</w:t>
      </w:r>
    </w:p>
    <w:p w14:paraId="0F612C16" w14:textId="429D8CBA" w:rsidR="007D51A8" w:rsidRPr="007D51A8" w:rsidRDefault="006B43FD" w:rsidP="009E53A3">
      <w:pPr>
        <w:rPr>
          <w:b/>
          <w:bCs/>
          <w:lang w:bidi="he-IL"/>
        </w:rPr>
      </w:pPr>
      <w:r w:rsidRPr="006B43FD">
        <w:rPr>
          <w:b/>
          <w:bCs/>
          <w:lang w:bidi="he-IL"/>
        </w:rPr>
        <w:t>1 Corinthians 8:1 …Knowledge makes arrogant, but love edifies.</w:t>
      </w:r>
    </w:p>
    <w:p w14:paraId="5F10DA38" w14:textId="41A76C50" w:rsidR="008706CD" w:rsidRDefault="008706CD" w:rsidP="008706CD">
      <w:pPr>
        <w:pStyle w:val="ListParagraph"/>
        <w:numPr>
          <w:ilvl w:val="0"/>
          <w:numId w:val="43"/>
        </w:numPr>
        <w:rPr>
          <w:lang w:bidi="he-IL"/>
        </w:rPr>
      </w:pPr>
      <w:r>
        <w:rPr>
          <w:lang w:bidi="he-IL"/>
        </w:rPr>
        <w:t xml:space="preserve">Now we are </w:t>
      </w:r>
      <w:proofErr w:type="gramStart"/>
      <w:r>
        <w:rPr>
          <w:lang w:bidi="he-IL"/>
        </w:rPr>
        <w:t>definitely not</w:t>
      </w:r>
      <w:proofErr w:type="gramEnd"/>
      <w:r>
        <w:rPr>
          <w:lang w:bidi="he-IL"/>
        </w:rPr>
        <w:t xml:space="preserve"> after less than head knowledge…but we want a knowledge that goes much, much further</w:t>
      </w:r>
      <w:r w:rsidR="009E53A3">
        <w:rPr>
          <w:lang w:bidi="he-IL"/>
        </w:rPr>
        <w:t xml:space="preserve"> that radically changes us</w:t>
      </w:r>
      <w:r w:rsidR="007D51A8">
        <w:rPr>
          <w:lang w:bidi="he-IL"/>
        </w:rPr>
        <w:t xml:space="preserve">, not into more proud and sinful people, but into </w:t>
      </w:r>
      <w:proofErr w:type="gramStart"/>
      <w:r w:rsidR="007D51A8">
        <w:rPr>
          <w:lang w:bidi="he-IL"/>
        </w:rPr>
        <w:t>more humble</w:t>
      </w:r>
      <w:proofErr w:type="gramEnd"/>
      <w:r w:rsidR="00E575B6">
        <w:rPr>
          <w:lang w:bidi="he-IL"/>
        </w:rPr>
        <w:t xml:space="preserve">, God centered, Christ glorifying people. </w:t>
      </w:r>
    </w:p>
    <w:p w14:paraId="5325B8D9" w14:textId="28E32CD2" w:rsidR="009E53A3" w:rsidRDefault="009E53A3" w:rsidP="009E53A3">
      <w:pPr>
        <w:rPr>
          <w:lang w:bidi="he-IL"/>
        </w:rPr>
      </w:pPr>
      <w:r>
        <w:rPr>
          <w:lang w:bidi="he-IL"/>
        </w:rPr>
        <w:t xml:space="preserve">Knowledge of God should always produce change in us. </w:t>
      </w:r>
    </w:p>
    <w:p w14:paraId="5A6371E4" w14:textId="709DA6A2" w:rsidR="009E53A3" w:rsidRDefault="00BE049D" w:rsidP="00BE049D">
      <w:pPr>
        <w:pStyle w:val="ListParagraph"/>
        <w:numPr>
          <w:ilvl w:val="0"/>
          <w:numId w:val="43"/>
        </w:numPr>
        <w:rPr>
          <w:lang w:bidi="he-IL"/>
        </w:rPr>
      </w:pPr>
      <w:r>
        <w:rPr>
          <w:lang w:bidi="he-IL"/>
        </w:rPr>
        <w:t>We certainly saw that last week in Isaiah 6</w:t>
      </w:r>
      <w:r w:rsidR="00B95013">
        <w:rPr>
          <w:lang w:bidi="he-IL"/>
        </w:rPr>
        <w:t xml:space="preserve"> when we considered the holiness of God</w:t>
      </w:r>
      <w:r>
        <w:rPr>
          <w:lang w:bidi="he-IL"/>
        </w:rPr>
        <w:t>…</w:t>
      </w:r>
    </w:p>
    <w:p w14:paraId="3A28DB53" w14:textId="74E095E8" w:rsidR="00BE049D" w:rsidRDefault="00BE049D" w:rsidP="00BE049D">
      <w:pPr>
        <w:pStyle w:val="ListParagraph"/>
        <w:numPr>
          <w:ilvl w:val="1"/>
          <w:numId w:val="43"/>
        </w:numPr>
        <w:rPr>
          <w:lang w:bidi="he-IL"/>
        </w:rPr>
      </w:pPr>
      <w:r>
        <w:rPr>
          <w:lang w:bidi="he-IL"/>
        </w:rPr>
        <w:t xml:space="preserve">Isaiah saw </w:t>
      </w:r>
      <w:proofErr w:type="gramStart"/>
      <w:r>
        <w:rPr>
          <w:lang w:bidi="he-IL"/>
        </w:rPr>
        <w:t>God, and</w:t>
      </w:r>
      <w:proofErr w:type="gramEnd"/>
      <w:r>
        <w:rPr>
          <w:lang w:bidi="he-IL"/>
        </w:rPr>
        <w:t xml:space="preserve"> heard God in a way he never had before. And that seeing and hearing radically changed him! </w:t>
      </w:r>
    </w:p>
    <w:p w14:paraId="689519B5" w14:textId="228178A8" w:rsidR="00B95013" w:rsidRDefault="00B95013" w:rsidP="00B95013">
      <w:pPr>
        <w:pStyle w:val="ListParagraph"/>
        <w:numPr>
          <w:ilvl w:val="0"/>
          <w:numId w:val="43"/>
        </w:numPr>
        <w:rPr>
          <w:lang w:bidi="he-IL"/>
        </w:rPr>
      </w:pPr>
      <w:r>
        <w:rPr>
          <w:lang w:bidi="he-IL"/>
        </w:rPr>
        <w:t>2 Peter 1</w:t>
      </w:r>
      <w:r w:rsidR="00600436">
        <w:rPr>
          <w:lang w:bidi="he-IL"/>
        </w:rPr>
        <w:t xml:space="preserve"> tells us that knowledge of God</w:t>
      </w:r>
      <w:r w:rsidR="008B3558">
        <w:rPr>
          <w:lang w:bidi="he-IL"/>
        </w:rPr>
        <w:t xml:space="preserve"> of is connected to us having all things that pertain to life and godliness!</w:t>
      </w:r>
    </w:p>
    <w:p w14:paraId="57CD1B21" w14:textId="44324BC2" w:rsidR="00EA0F86" w:rsidRPr="00EA0F86" w:rsidRDefault="00EA0F86" w:rsidP="008B3558">
      <w:pPr>
        <w:rPr>
          <w:b/>
          <w:bCs/>
          <w:lang w:bidi="he-IL"/>
        </w:rPr>
      </w:pPr>
      <w:r w:rsidRPr="00EA0F86">
        <w:rPr>
          <w:b/>
          <w:bCs/>
          <w:lang w:bidi="he-IL"/>
        </w:rPr>
        <w:t xml:space="preserve">2 Peter 1:3 seeing that </w:t>
      </w:r>
      <w:proofErr w:type="gramStart"/>
      <w:r w:rsidRPr="00EA0F86">
        <w:rPr>
          <w:b/>
          <w:bCs/>
          <w:lang w:bidi="he-IL"/>
        </w:rPr>
        <w:t>His</w:t>
      </w:r>
      <w:proofErr w:type="gramEnd"/>
      <w:r w:rsidRPr="00EA0F86">
        <w:rPr>
          <w:b/>
          <w:bCs/>
          <w:lang w:bidi="he-IL"/>
        </w:rPr>
        <w:t xml:space="preserve"> divine power has granted to us everything pertaining to life and godliness, </w:t>
      </w:r>
      <w:r w:rsidRPr="00EA0F86">
        <w:rPr>
          <w:b/>
          <w:bCs/>
          <w:u w:val="single"/>
          <w:lang w:bidi="he-IL"/>
        </w:rPr>
        <w:t>through the true knowledge of Him</w:t>
      </w:r>
      <w:r w:rsidRPr="00EA0F86">
        <w:rPr>
          <w:b/>
          <w:bCs/>
          <w:lang w:bidi="he-IL"/>
        </w:rPr>
        <w:t xml:space="preserve"> who called us by His own glory and excellence.</w:t>
      </w:r>
    </w:p>
    <w:p w14:paraId="4BE8B19C" w14:textId="76A6CB72" w:rsidR="00EA0F86" w:rsidRDefault="00F516D2" w:rsidP="008B3558">
      <w:pPr>
        <w:rPr>
          <w:lang w:bidi="he-IL"/>
        </w:rPr>
      </w:pPr>
      <w:r>
        <w:rPr>
          <w:lang w:bidi="he-IL"/>
        </w:rPr>
        <w:t xml:space="preserve">Later </w:t>
      </w:r>
      <w:proofErr w:type="gramStart"/>
      <w:r>
        <w:rPr>
          <w:lang w:bidi="he-IL"/>
        </w:rPr>
        <w:t>on</w:t>
      </w:r>
      <w:proofErr w:type="gramEnd"/>
      <w:r>
        <w:rPr>
          <w:lang w:bidi="he-IL"/>
        </w:rPr>
        <w:t xml:space="preserve"> in that same chapter Peter says that we should…</w:t>
      </w:r>
    </w:p>
    <w:p w14:paraId="2D84FBDE" w14:textId="0E295FBB" w:rsidR="00AF0113" w:rsidRPr="00AF0113" w:rsidRDefault="00AF0113" w:rsidP="008B3558">
      <w:pPr>
        <w:rPr>
          <w:b/>
          <w:bCs/>
          <w:lang w:bidi="he-IL"/>
        </w:rPr>
      </w:pPr>
      <w:r w:rsidRPr="00AF0113">
        <w:rPr>
          <w:b/>
          <w:bCs/>
          <w:lang w:bidi="he-IL"/>
        </w:rPr>
        <w:t xml:space="preserve">2 Peter 1:5–8 Now for this very reason also, applying all diligence, in your faith supply moral excellence, and in your moral excellence, </w:t>
      </w:r>
      <w:r w:rsidRPr="00AF0113">
        <w:rPr>
          <w:b/>
          <w:bCs/>
          <w:u w:val="single"/>
          <w:lang w:bidi="he-IL"/>
        </w:rPr>
        <w:t xml:space="preserve">knowledge, </w:t>
      </w:r>
      <w:r w:rsidRPr="00AF0113">
        <w:rPr>
          <w:b/>
          <w:bCs/>
          <w:u w:val="single"/>
          <w:vertAlign w:val="superscript"/>
          <w:lang w:bidi="he-IL"/>
        </w:rPr>
        <w:t>6</w:t>
      </w:r>
      <w:r w:rsidRPr="00AF0113">
        <w:rPr>
          <w:b/>
          <w:bCs/>
          <w:u w:val="single"/>
          <w:lang w:bidi="he-IL"/>
        </w:rPr>
        <w:t xml:space="preserve"> and in your knowledge</w:t>
      </w:r>
      <w:r w:rsidRPr="00AF0113">
        <w:rPr>
          <w:b/>
          <w:bCs/>
          <w:lang w:bidi="he-IL"/>
        </w:rPr>
        <w:t xml:space="preserve">, self-control, and in your self-control, perseverance, and in your perseverance, godliness, </w:t>
      </w:r>
      <w:r w:rsidRPr="00AF0113">
        <w:rPr>
          <w:b/>
          <w:bCs/>
          <w:vertAlign w:val="superscript"/>
          <w:lang w:bidi="he-IL"/>
        </w:rPr>
        <w:t>7</w:t>
      </w:r>
      <w:r w:rsidRPr="00AF0113">
        <w:rPr>
          <w:b/>
          <w:bCs/>
          <w:lang w:bidi="he-IL"/>
        </w:rPr>
        <w:t xml:space="preserve"> and in your godliness, brotherly kindness, and in your brotherly kindness, love. </w:t>
      </w:r>
      <w:r w:rsidRPr="00AF0113">
        <w:rPr>
          <w:b/>
          <w:bCs/>
          <w:vertAlign w:val="superscript"/>
          <w:lang w:bidi="he-IL"/>
        </w:rPr>
        <w:t>8</w:t>
      </w:r>
      <w:r w:rsidRPr="00AF0113">
        <w:rPr>
          <w:b/>
          <w:bCs/>
          <w:lang w:bidi="he-IL"/>
        </w:rPr>
        <w:t xml:space="preserve"> For if these qualities are yours and are increasing, </w:t>
      </w:r>
      <w:r w:rsidRPr="00AF0113">
        <w:rPr>
          <w:b/>
          <w:bCs/>
          <w:u w:val="single"/>
          <w:lang w:bidi="he-IL"/>
        </w:rPr>
        <w:t>they render you neither useless nor unfruitful in the true knowledge of our Lord Jesus Christ.</w:t>
      </w:r>
    </w:p>
    <w:p w14:paraId="542ECDB1" w14:textId="7CDBCCD9" w:rsidR="00AF0113" w:rsidRDefault="004F7C59" w:rsidP="008B3558">
      <w:pPr>
        <w:rPr>
          <w:i/>
          <w:iCs/>
          <w:lang w:bidi="he-IL"/>
        </w:rPr>
      </w:pPr>
      <w:r>
        <w:rPr>
          <w:lang w:bidi="he-IL"/>
        </w:rPr>
        <w:t xml:space="preserve">Clearly, there is a distinction there between the fruitless knowledge of God that just produces pride, and the </w:t>
      </w:r>
      <w:r>
        <w:rPr>
          <w:i/>
          <w:iCs/>
          <w:lang w:bidi="he-IL"/>
        </w:rPr>
        <w:t xml:space="preserve">true knowledge of God that produces a changed life to God’s glory! </w:t>
      </w:r>
    </w:p>
    <w:p w14:paraId="15465713" w14:textId="2FC4136F" w:rsidR="00122562" w:rsidRDefault="00122562" w:rsidP="008B3558">
      <w:pPr>
        <w:rPr>
          <w:lang w:bidi="he-IL"/>
        </w:rPr>
      </w:pPr>
      <w:r>
        <w:rPr>
          <w:lang w:bidi="he-IL"/>
        </w:rPr>
        <w:lastRenderedPageBreak/>
        <w:t>My prayer for us is that we would genuinely want to know God in a way that it breaks into our lives and demands a change…</w:t>
      </w:r>
    </w:p>
    <w:p w14:paraId="3A98207D" w14:textId="77777777" w:rsidR="001369DA" w:rsidRDefault="00122562" w:rsidP="00122562">
      <w:pPr>
        <w:pStyle w:val="ListParagraph"/>
        <w:numPr>
          <w:ilvl w:val="0"/>
          <w:numId w:val="43"/>
        </w:numPr>
        <w:rPr>
          <w:lang w:bidi="he-IL"/>
        </w:rPr>
      </w:pPr>
      <w:r>
        <w:rPr>
          <w:lang w:bidi="he-IL"/>
        </w:rPr>
        <w:t xml:space="preserve">I pray that we do not try and hold God at </w:t>
      </w:r>
      <w:proofErr w:type="spellStart"/>
      <w:r>
        <w:rPr>
          <w:lang w:bidi="he-IL"/>
        </w:rPr>
        <w:t>arms length</w:t>
      </w:r>
      <w:proofErr w:type="spellEnd"/>
      <w:r>
        <w:rPr>
          <w:lang w:bidi="he-IL"/>
        </w:rPr>
        <w:t xml:space="preserve">…or perhaps hold him at an intellectual length. We need the knowledge of God to grip down to our hearts that would move us to </w:t>
      </w:r>
      <w:r w:rsidR="00AF68CF">
        <w:rPr>
          <w:lang w:bidi="he-IL"/>
        </w:rPr>
        <w:t>do things</w:t>
      </w:r>
      <w:r w:rsidR="00A636E0">
        <w:rPr>
          <w:lang w:bidi="he-IL"/>
        </w:rPr>
        <w:t xml:space="preserve"> </w:t>
      </w:r>
      <w:r w:rsidR="00AF68CF">
        <w:rPr>
          <w:lang w:bidi="he-IL"/>
        </w:rPr>
        <w:t xml:space="preserve">in service to God and of others that </w:t>
      </w:r>
      <w:r w:rsidR="00A636E0">
        <w:rPr>
          <w:lang w:bidi="he-IL"/>
        </w:rPr>
        <w:t xml:space="preserve">might even dishearten </w:t>
      </w:r>
      <w:r w:rsidR="00CA6263">
        <w:rPr>
          <w:lang w:bidi="he-IL"/>
        </w:rPr>
        <w:t>some who claim to follow Jesus.</w:t>
      </w:r>
    </w:p>
    <w:p w14:paraId="0D0E1EEE" w14:textId="77777777" w:rsidR="00241F6C" w:rsidRDefault="001369DA" w:rsidP="001369DA">
      <w:pPr>
        <w:rPr>
          <w:lang w:bidi="he-IL"/>
        </w:rPr>
      </w:pPr>
      <w:r>
        <w:rPr>
          <w:lang w:bidi="he-IL"/>
        </w:rPr>
        <w:t xml:space="preserve">Let me give you an example…parents do you pray that your children would follow the Lord with their whole heart? </w:t>
      </w:r>
      <w:r w:rsidR="00241F6C">
        <w:rPr>
          <w:lang w:bidi="he-IL"/>
        </w:rPr>
        <w:t xml:space="preserve">Do you desire you children to be sold out of the kingdom of God and his glory? </w:t>
      </w:r>
    </w:p>
    <w:p w14:paraId="4FA96BD9" w14:textId="77777777" w:rsidR="00BB0B97" w:rsidRDefault="00241F6C" w:rsidP="00241F6C">
      <w:pPr>
        <w:pStyle w:val="ListParagraph"/>
        <w:numPr>
          <w:ilvl w:val="0"/>
          <w:numId w:val="43"/>
        </w:numPr>
        <w:rPr>
          <w:lang w:bidi="he-IL"/>
        </w:rPr>
      </w:pPr>
      <w:r>
        <w:rPr>
          <w:lang w:bidi="he-IL"/>
        </w:rPr>
        <w:t xml:space="preserve">Such that if </w:t>
      </w:r>
      <w:proofErr w:type="spellStart"/>
      <w:r>
        <w:rPr>
          <w:lang w:bidi="he-IL"/>
        </w:rPr>
        <w:t>you’re</w:t>
      </w:r>
      <w:proofErr w:type="spellEnd"/>
      <w:r>
        <w:rPr>
          <w:lang w:bidi="he-IL"/>
        </w:rPr>
        <w:t xml:space="preserve"> child was being called to be a missionary</w:t>
      </w:r>
      <w:r w:rsidR="00C019B2">
        <w:rPr>
          <w:lang w:bidi="he-IL"/>
        </w:rPr>
        <w:t xml:space="preserve"> and go over sees where you wouldn’t be able to see them for years stretches at a time, and communication would be difficult to impossible…would you rejoice</w:t>
      </w:r>
      <w:r w:rsidR="00BB0B97">
        <w:rPr>
          <w:lang w:bidi="he-IL"/>
        </w:rPr>
        <w:t xml:space="preserve">? </w:t>
      </w:r>
    </w:p>
    <w:p w14:paraId="65C62AA4" w14:textId="77777777" w:rsidR="006935E9" w:rsidRDefault="00BB0B97" w:rsidP="00241F6C">
      <w:pPr>
        <w:pStyle w:val="ListParagraph"/>
        <w:numPr>
          <w:ilvl w:val="0"/>
          <w:numId w:val="43"/>
        </w:numPr>
        <w:rPr>
          <w:lang w:bidi="he-IL"/>
        </w:rPr>
      </w:pPr>
      <w:r>
        <w:rPr>
          <w:lang w:bidi="he-IL"/>
        </w:rPr>
        <w:t xml:space="preserve">Would you try and discourage them because it could be dangerous? Would you discourage them because you wouldn’t get to see your grandchildren? </w:t>
      </w:r>
    </w:p>
    <w:p w14:paraId="53881DF8" w14:textId="77777777" w:rsidR="00370C04" w:rsidRDefault="006935E9" w:rsidP="006935E9">
      <w:pPr>
        <w:rPr>
          <w:lang w:bidi="he-IL"/>
        </w:rPr>
      </w:pPr>
      <w:r>
        <w:rPr>
          <w:lang w:bidi="he-IL"/>
        </w:rPr>
        <w:t xml:space="preserve">What if the knowledge of God broke into your life, such that in your mid </w:t>
      </w:r>
      <w:r w:rsidR="00312173">
        <w:rPr>
          <w:lang w:bidi="he-IL"/>
        </w:rPr>
        <w:t>20’s or 30’s</w:t>
      </w:r>
      <w:r>
        <w:rPr>
          <w:lang w:bidi="he-IL"/>
        </w:rPr>
        <w:t xml:space="preserve"> or 40’s you ended up being so compelled to wholly live for God that you, like Isaiah said, “Here I am Lord, send me!” </w:t>
      </w:r>
      <w:r w:rsidR="00312173">
        <w:rPr>
          <w:lang w:bidi="he-IL"/>
        </w:rPr>
        <w:t>And that meant abandoning the career path that you were on</w:t>
      </w:r>
      <w:r w:rsidR="00370C04">
        <w:rPr>
          <w:lang w:bidi="he-IL"/>
        </w:rPr>
        <w:t>e to pursue ministry…</w:t>
      </w:r>
    </w:p>
    <w:p w14:paraId="44229FD4" w14:textId="3353ABED" w:rsidR="00122562" w:rsidRDefault="00370C04" w:rsidP="006935E9">
      <w:pPr>
        <w:rPr>
          <w:lang w:bidi="he-IL"/>
        </w:rPr>
      </w:pPr>
      <w:r>
        <w:rPr>
          <w:lang w:bidi="he-IL"/>
        </w:rPr>
        <w:t>What if the knowledge of God broke into your life in such a way that sin you’ve been hiding and covering you were compelled to bring into the light</w:t>
      </w:r>
      <w:r w:rsidR="004A0DCC">
        <w:rPr>
          <w:lang w:bidi="he-IL"/>
        </w:rPr>
        <w:t xml:space="preserve"> even though it might ruin your reputation, your family, etc.? But it would honor God. It would bring his name glory. </w:t>
      </w:r>
    </w:p>
    <w:p w14:paraId="2D4F6F4F" w14:textId="682C859B" w:rsidR="00F05599" w:rsidRDefault="00F05599" w:rsidP="006935E9">
      <w:pPr>
        <w:rPr>
          <w:lang w:bidi="he-IL"/>
        </w:rPr>
      </w:pPr>
      <w:r>
        <w:rPr>
          <w:lang w:bidi="he-IL"/>
        </w:rPr>
        <w:t xml:space="preserve">Do you want that kind of God, that knowing him might </w:t>
      </w:r>
      <w:proofErr w:type="spellStart"/>
      <w:r>
        <w:rPr>
          <w:lang w:bidi="he-IL"/>
        </w:rPr>
        <w:t>altar</w:t>
      </w:r>
      <w:proofErr w:type="spellEnd"/>
      <w:r>
        <w:rPr>
          <w:lang w:bidi="he-IL"/>
        </w:rPr>
        <w:t xml:space="preserve"> your life radically? That’s a question that I’ve been praying about </w:t>
      </w:r>
      <w:proofErr w:type="gramStart"/>
      <w:r>
        <w:rPr>
          <w:lang w:bidi="he-IL"/>
        </w:rPr>
        <w:t>more and more</w:t>
      </w:r>
      <w:proofErr w:type="gramEnd"/>
      <w:r>
        <w:rPr>
          <w:lang w:bidi="he-IL"/>
        </w:rPr>
        <w:t xml:space="preserve"> lately</w:t>
      </w:r>
      <w:r w:rsidR="00683ED4">
        <w:rPr>
          <w:lang w:bidi="he-IL"/>
        </w:rPr>
        <w:t>…not just for people in our church…but for me</w:t>
      </w:r>
      <w:r w:rsidR="00C34840">
        <w:rPr>
          <w:lang w:bidi="he-IL"/>
        </w:rPr>
        <w:t xml:space="preserve"> personally. </w:t>
      </w:r>
    </w:p>
    <w:p w14:paraId="3AAF21E9" w14:textId="66F61CDA" w:rsidR="00C34840" w:rsidRPr="00122562" w:rsidRDefault="00C34840" w:rsidP="006935E9">
      <w:pPr>
        <w:rPr>
          <w:lang w:bidi="he-IL"/>
        </w:rPr>
      </w:pPr>
      <w:proofErr w:type="gramStart"/>
      <w:r>
        <w:rPr>
          <w:lang w:bidi="he-IL"/>
        </w:rPr>
        <w:t>So</w:t>
      </w:r>
      <w:proofErr w:type="gramEnd"/>
      <w:r>
        <w:rPr>
          <w:lang w:bidi="he-IL"/>
        </w:rPr>
        <w:t xml:space="preserve"> before we go any further would join me in asking God for that very thing…</w:t>
      </w:r>
    </w:p>
    <w:p w14:paraId="38BF76C1" w14:textId="16D0449F" w:rsidR="00527179" w:rsidRDefault="002F292B" w:rsidP="00527179">
      <w:pPr>
        <w:rPr>
          <w:lang w:bidi="he-IL"/>
        </w:rPr>
      </w:pPr>
      <w:r>
        <w:rPr>
          <w:lang w:bidi="he-IL"/>
        </w:rPr>
        <w:t>It is not an easy task to teach on an attribute of God.</w:t>
      </w:r>
    </w:p>
    <w:p w14:paraId="1C7201D7" w14:textId="3F92FBE1" w:rsidR="002F292B" w:rsidRDefault="002F292B" w:rsidP="002F292B">
      <w:pPr>
        <w:pStyle w:val="ListParagraph"/>
        <w:numPr>
          <w:ilvl w:val="0"/>
          <w:numId w:val="43"/>
        </w:numPr>
        <w:rPr>
          <w:lang w:bidi="he-IL"/>
        </w:rPr>
      </w:pPr>
      <w:r>
        <w:rPr>
          <w:lang w:bidi="he-IL"/>
        </w:rPr>
        <w:t>For one, there is something about preaching about God that makes you feel inadequate</w:t>
      </w:r>
      <w:r w:rsidR="00645975">
        <w:rPr>
          <w:lang w:bidi="he-IL"/>
        </w:rPr>
        <w:t xml:space="preserve"> and fearful that you’ll misrepresent God.</w:t>
      </w:r>
    </w:p>
    <w:p w14:paraId="1724611F" w14:textId="4DC478B3" w:rsidR="00645975" w:rsidRDefault="00645975" w:rsidP="00645975">
      <w:pPr>
        <w:pStyle w:val="ListParagraph"/>
        <w:numPr>
          <w:ilvl w:val="1"/>
          <w:numId w:val="43"/>
        </w:numPr>
        <w:rPr>
          <w:lang w:bidi="he-IL"/>
        </w:rPr>
      </w:pPr>
      <w:r>
        <w:rPr>
          <w:lang w:bidi="he-IL"/>
        </w:rPr>
        <w:t xml:space="preserve">The whole Bible is about God, and of course every sermon should be about God. But when you narrow in on one aspect and seek to go deep into one attribute that isn’t necessarily coming from just one text, </w:t>
      </w:r>
      <w:r w:rsidR="008B5A6E">
        <w:rPr>
          <w:lang w:bidi="he-IL"/>
        </w:rPr>
        <w:t>you constantly feel the danger of misrepresenting and getting it out of balance.</w:t>
      </w:r>
    </w:p>
    <w:p w14:paraId="008F4399" w14:textId="41FDE584" w:rsidR="008B5A6E" w:rsidRDefault="008B5A6E" w:rsidP="008B5A6E">
      <w:pPr>
        <w:rPr>
          <w:lang w:bidi="he-IL"/>
        </w:rPr>
      </w:pPr>
      <w:r>
        <w:rPr>
          <w:lang w:bidi="he-IL"/>
        </w:rPr>
        <w:t xml:space="preserve">I can’t remember how Pastor Nitszchke </w:t>
      </w:r>
      <w:r w:rsidR="00636E5F">
        <w:rPr>
          <w:lang w:bidi="he-IL"/>
        </w:rPr>
        <w:t>said it when he opened this serious talking about the “Goodness of God”, but he made a comment that whenever you start talking about one attribute of God it brings up a tension</w:t>
      </w:r>
      <w:r w:rsidR="009770AC">
        <w:rPr>
          <w:lang w:bidi="he-IL"/>
        </w:rPr>
        <w:t xml:space="preserve"> with some other attribute.</w:t>
      </w:r>
    </w:p>
    <w:p w14:paraId="6AF6ABAF" w14:textId="26E6D101" w:rsidR="009770AC" w:rsidRDefault="009770AC" w:rsidP="009770AC">
      <w:pPr>
        <w:pStyle w:val="ListParagraph"/>
        <w:numPr>
          <w:ilvl w:val="0"/>
          <w:numId w:val="43"/>
        </w:numPr>
        <w:rPr>
          <w:lang w:bidi="he-IL"/>
        </w:rPr>
      </w:pPr>
      <w:r>
        <w:rPr>
          <w:lang w:bidi="he-IL"/>
        </w:rPr>
        <w:t xml:space="preserve">Like his goodness and his justice </w:t>
      </w:r>
      <w:r w:rsidR="00CD2E81">
        <w:rPr>
          <w:lang w:bidi="he-IL"/>
        </w:rPr>
        <w:t xml:space="preserve">or </w:t>
      </w:r>
      <w:r>
        <w:rPr>
          <w:lang w:bidi="he-IL"/>
        </w:rPr>
        <w:t xml:space="preserve">punishment against </w:t>
      </w:r>
      <w:r w:rsidR="00CD2E81">
        <w:rPr>
          <w:lang w:bidi="he-IL"/>
        </w:rPr>
        <w:t>evil</w:t>
      </w:r>
      <w:r>
        <w:rPr>
          <w:lang w:bidi="he-IL"/>
        </w:rPr>
        <w:t xml:space="preserve">. </w:t>
      </w:r>
    </w:p>
    <w:p w14:paraId="5865005E" w14:textId="07C43973" w:rsidR="00250442" w:rsidRDefault="00250442" w:rsidP="00250442">
      <w:pPr>
        <w:rPr>
          <w:lang w:bidi="he-IL"/>
        </w:rPr>
      </w:pPr>
      <w:r>
        <w:rPr>
          <w:lang w:bidi="he-IL"/>
        </w:rPr>
        <w:lastRenderedPageBreak/>
        <w:t xml:space="preserve">We will see such tensions exist </w:t>
      </w:r>
      <w:r w:rsidR="00D47FD7">
        <w:rPr>
          <w:lang w:bidi="he-IL"/>
        </w:rPr>
        <w:t xml:space="preserve">in thinking about God being unchanging as well. </w:t>
      </w:r>
    </w:p>
    <w:p w14:paraId="469F23A8" w14:textId="14C16418" w:rsidR="00250442" w:rsidRDefault="003356D8" w:rsidP="00250442">
      <w:pPr>
        <w:rPr>
          <w:lang w:bidi="he-IL"/>
        </w:rPr>
      </w:pPr>
      <w:r>
        <w:rPr>
          <w:lang w:bidi="he-IL"/>
        </w:rPr>
        <w:t>This morning I have a very simple</w:t>
      </w:r>
      <w:r w:rsidR="003335E5">
        <w:rPr>
          <w:lang w:bidi="he-IL"/>
        </w:rPr>
        <w:t xml:space="preserve"> outline…we’re going to </w:t>
      </w:r>
      <w:r w:rsidR="003335E5" w:rsidRPr="003335E5">
        <w:rPr>
          <w:highlight w:val="cyan"/>
          <w:lang w:bidi="he-IL"/>
        </w:rPr>
        <w:t>first</w:t>
      </w:r>
      <w:r w:rsidR="003335E5">
        <w:rPr>
          <w:lang w:bidi="he-IL"/>
        </w:rPr>
        <w:t xml:space="preserve"> look at what it means that God is unchanging, </w:t>
      </w:r>
      <w:r w:rsidR="003335E5" w:rsidRPr="00FB2BB5">
        <w:rPr>
          <w:highlight w:val="cyan"/>
          <w:lang w:bidi="he-IL"/>
        </w:rPr>
        <w:t>then</w:t>
      </w:r>
      <w:r w:rsidR="003335E5">
        <w:rPr>
          <w:lang w:bidi="he-IL"/>
        </w:rPr>
        <w:t xml:space="preserve"> we’ll look at what it </w:t>
      </w:r>
      <w:r w:rsidR="003335E5">
        <w:rPr>
          <w:i/>
          <w:iCs/>
          <w:lang w:bidi="he-IL"/>
        </w:rPr>
        <w:t>does not mean</w:t>
      </w:r>
      <w:r w:rsidR="003335E5">
        <w:rPr>
          <w:lang w:bidi="he-IL"/>
        </w:rPr>
        <w:t xml:space="preserve">, and </w:t>
      </w:r>
      <w:r w:rsidR="003335E5" w:rsidRPr="00FB2BB5">
        <w:rPr>
          <w:highlight w:val="cyan"/>
          <w:lang w:bidi="he-IL"/>
        </w:rPr>
        <w:t>then finally</w:t>
      </w:r>
      <w:r w:rsidR="003335E5">
        <w:rPr>
          <w:lang w:bidi="he-IL"/>
        </w:rPr>
        <w:t xml:space="preserve"> we </w:t>
      </w:r>
      <w:r w:rsidR="00FB2BB5">
        <w:rPr>
          <w:lang w:bidi="he-IL"/>
        </w:rPr>
        <w:t xml:space="preserve">will </w:t>
      </w:r>
      <w:r w:rsidR="003335E5">
        <w:rPr>
          <w:lang w:bidi="he-IL"/>
        </w:rPr>
        <w:t>focus in on what am I supposed to do with the knowledge of God</w:t>
      </w:r>
      <w:r w:rsidR="000F653A">
        <w:rPr>
          <w:lang w:bidi="he-IL"/>
        </w:rPr>
        <w:t>’s unchangeableness</w:t>
      </w:r>
      <w:r w:rsidR="003335E5">
        <w:rPr>
          <w:lang w:bidi="he-IL"/>
        </w:rPr>
        <w:t>?</w:t>
      </w:r>
      <w:r w:rsidR="00FB2BB5">
        <w:rPr>
          <w:lang w:bidi="he-IL"/>
        </w:rPr>
        <w:t xml:space="preserve"> </w:t>
      </w:r>
    </w:p>
    <w:p w14:paraId="08838065" w14:textId="3F5DA551" w:rsidR="00FB2BB5" w:rsidRDefault="00FB2BB5" w:rsidP="00FB2BB5">
      <w:pPr>
        <w:pStyle w:val="ListParagraph"/>
        <w:numPr>
          <w:ilvl w:val="0"/>
          <w:numId w:val="43"/>
        </w:numPr>
        <w:rPr>
          <w:lang w:bidi="he-IL"/>
        </w:rPr>
      </w:pPr>
      <w:r>
        <w:rPr>
          <w:lang w:bidi="he-IL"/>
        </w:rPr>
        <w:t xml:space="preserve">God’s unchanging nature is </w:t>
      </w:r>
      <w:r>
        <w:rPr>
          <w:i/>
          <w:iCs/>
          <w:lang w:bidi="he-IL"/>
        </w:rPr>
        <w:t>meant to change us</w:t>
      </w:r>
      <w:r>
        <w:rPr>
          <w:lang w:bidi="he-IL"/>
        </w:rPr>
        <w:t xml:space="preserve">. </w:t>
      </w:r>
    </w:p>
    <w:p w14:paraId="03E809F2" w14:textId="335306C5" w:rsidR="00205CD6" w:rsidRPr="003335E5" w:rsidRDefault="00205CD6" w:rsidP="00205CD6">
      <w:pPr>
        <w:rPr>
          <w:lang w:bidi="he-IL"/>
        </w:rPr>
      </w:pPr>
      <w:proofErr w:type="gramStart"/>
      <w:r>
        <w:rPr>
          <w:lang w:bidi="he-IL"/>
        </w:rPr>
        <w:t>So</w:t>
      </w:r>
      <w:proofErr w:type="gramEnd"/>
      <w:r>
        <w:rPr>
          <w:lang w:bidi="he-IL"/>
        </w:rPr>
        <w:t xml:space="preserve"> let’s begin with point 1…</w:t>
      </w:r>
    </w:p>
    <w:p w14:paraId="29D9E39E" w14:textId="44E6C7BF" w:rsidR="00250442" w:rsidRDefault="006635C6" w:rsidP="00250442">
      <w:pPr>
        <w:pStyle w:val="Heading1"/>
      </w:pPr>
      <w:r>
        <w:t xml:space="preserve">What does it mean that God is </w:t>
      </w:r>
      <w:r>
        <w:rPr>
          <w:u w:val="single"/>
        </w:rPr>
        <w:t>Unchanging/Immutable</w:t>
      </w:r>
      <w:r>
        <w:t>?</w:t>
      </w:r>
    </w:p>
    <w:p w14:paraId="011C74E0" w14:textId="77777777" w:rsidR="009D76DE" w:rsidRDefault="008D45B6" w:rsidP="00F344C7">
      <w:pPr>
        <w:rPr>
          <w:lang w:bidi="he-IL"/>
        </w:rPr>
      </w:pPr>
      <w:r>
        <w:rPr>
          <w:lang w:bidi="he-IL"/>
        </w:rPr>
        <w:t xml:space="preserve">The fancy theology word for God being unchanging is immutable. And sometimes there are words that you think, wow, someone just tried to make it more complicated </w:t>
      </w:r>
      <w:r w:rsidR="009D76DE">
        <w:rPr>
          <w:lang w:bidi="he-IL"/>
        </w:rPr>
        <w:t xml:space="preserve">by using a fancy word. But other times you’re think, “I get it. That word is better than the ‘simpler’ synonym.” </w:t>
      </w:r>
    </w:p>
    <w:p w14:paraId="7343CEA7" w14:textId="77777777" w:rsidR="00E30B43" w:rsidRDefault="009D76DE" w:rsidP="00F344C7">
      <w:pPr>
        <w:rPr>
          <w:lang w:bidi="he-IL"/>
        </w:rPr>
      </w:pPr>
      <w:r>
        <w:rPr>
          <w:lang w:bidi="he-IL"/>
        </w:rPr>
        <w:t xml:space="preserve">I </w:t>
      </w:r>
      <w:proofErr w:type="gramStart"/>
      <w:r>
        <w:rPr>
          <w:lang w:bidi="he-IL"/>
        </w:rPr>
        <w:t>actually think</w:t>
      </w:r>
      <w:proofErr w:type="gramEnd"/>
      <w:r>
        <w:rPr>
          <w:lang w:bidi="he-IL"/>
        </w:rPr>
        <w:t xml:space="preserve"> </w:t>
      </w:r>
      <w:proofErr w:type="gramStart"/>
      <w:r>
        <w:rPr>
          <w:lang w:bidi="he-IL"/>
        </w:rPr>
        <w:t>immutable</w:t>
      </w:r>
      <w:proofErr w:type="gramEnd"/>
      <w:r>
        <w:rPr>
          <w:lang w:bidi="he-IL"/>
        </w:rPr>
        <w:t xml:space="preserve"> or immutability is a good word. It’s smoother and easier to say than God’s unchangeableness…God’s immutability </w:t>
      </w:r>
      <w:r w:rsidR="00E30B43">
        <w:rPr>
          <w:lang w:bidi="he-IL"/>
        </w:rPr>
        <w:t>just sounds much better…</w:t>
      </w:r>
    </w:p>
    <w:p w14:paraId="112038BF" w14:textId="77777777" w:rsidR="00E30B43" w:rsidRDefault="00E30B43" w:rsidP="00F344C7">
      <w:pPr>
        <w:rPr>
          <w:lang w:bidi="he-IL"/>
        </w:rPr>
      </w:pPr>
      <w:proofErr w:type="gramStart"/>
      <w:r>
        <w:rPr>
          <w:lang w:bidi="he-IL"/>
        </w:rPr>
        <w:t>So</w:t>
      </w:r>
      <w:proofErr w:type="gramEnd"/>
      <w:r>
        <w:rPr>
          <w:lang w:bidi="he-IL"/>
        </w:rPr>
        <w:t xml:space="preserve"> I’ve included both words because I think it can be helpful to know that immutable means, “unchanging.” </w:t>
      </w:r>
    </w:p>
    <w:p w14:paraId="67DEFE4C" w14:textId="77777777" w:rsidR="00E30B43" w:rsidRDefault="00E30B43" w:rsidP="00F344C7">
      <w:pPr>
        <w:rPr>
          <w:lang w:bidi="he-IL"/>
        </w:rPr>
      </w:pPr>
      <w:r>
        <w:rPr>
          <w:lang w:bidi="he-IL"/>
        </w:rPr>
        <w:t>Okay, but specifically what does it mean that God is immutable or unchanging…</w:t>
      </w:r>
    </w:p>
    <w:p w14:paraId="104BAB49" w14:textId="0F771EA3" w:rsidR="00F344C7" w:rsidRDefault="00E25E99" w:rsidP="00F344C7">
      <w:pPr>
        <w:rPr>
          <w:lang w:bidi="he-IL"/>
        </w:rPr>
      </w:pPr>
      <w:r>
        <w:rPr>
          <w:lang w:bidi="he-IL"/>
        </w:rPr>
        <w:t>Key passages that we get the doctrine of God’s immutability from are:</w:t>
      </w:r>
    </w:p>
    <w:p w14:paraId="6E37B1FA" w14:textId="54B18375" w:rsidR="00E25E99" w:rsidRPr="00C0240A" w:rsidRDefault="00E25E99" w:rsidP="00F344C7">
      <w:pPr>
        <w:rPr>
          <w:lang w:bidi="he-IL"/>
        </w:rPr>
      </w:pPr>
      <w:r w:rsidRPr="00C0240A">
        <w:rPr>
          <w:lang w:bidi="he-IL"/>
        </w:rPr>
        <w:t>Malachi 3:6</w:t>
      </w:r>
      <w:r w:rsidR="00723FAA" w:rsidRPr="00C0240A">
        <w:rPr>
          <w:lang w:bidi="he-IL"/>
        </w:rPr>
        <w:t>, 1 Samuel 15:29, Psalm 102:25-27</w:t>
      </w:r>
      <w:r w:rsidR="007E7A79" w:rsidRPr="00C0240A">
        <w:rPr>
          <w:lang w:bidi="he-IL"/>
        </w:rPr>
        <w:t>, James 1:17</w:t>
      </w:r>
    </w:p>
    <w:p w14:paraId="2FC5B6F0" w14:textId="1750F376" w:rsidR="00C0240A" w:rsidRDefault="00C0240A" w:rsidP="00F344C7">
      <w:pPr>
        <w:rPr>
          <w:b/>
          <w:bCs/>
          <w:lang w:bidi="he-IL"/>
        </w:rPr>
      </w:pPr>
      <w:r w:rsidRPr="00BE7616">
        <w:rPr>
          <w:b/>
          <w:bCs/>
          <w:highlight w:val="yellow"/>
          <w:lang w:bidi="he-IL"/>
        </w:rPr>
        <w:t>Malachi 3:6 “For I, the LORD, do not change; therefore you, O sons of Jacob, are not consumed.</w:t>
      </w:r>
    </w:p>
    <w:p w14:paraId="5979C60D" w14:textId="01646B88" w:rsidR="00C0240A" w:rsidRPr="00F469AA" w:rsidRDefault="00C0240A" w:rsidP="00C0240A">
      <w:pPr>
        <w:pStyle w:val="ListParagraph"/>
        <w:numPr>
          <w:ilvl w:val="0"/>
          <w:numId w:val="43"/>
        </w:numPr>
        <w:rPr>
          <w:b/>
          <w:bCs/>
          <w:lang w:bidi="he-IL"/>
        </w:rPr>
      </w:pPr>
      <w:r>
        <w:rPr>
          <w:lang w:bidi="he-IL"/>
        </w:rPr>
        <w:t xml:space="preserve">Not hard to tell from that verse, that God being unchanging is a really, </w:t>
      </w:r>
      <w:proofErr w:type="gramStart"/>
      <w:r>
        <w:rPr>
          <w:lang w:bidi="he-IL"/>
        </w:rPr>
        <w:t>really big</w:t>
      </w:r>
      <w:proofErr w:type="gramEnd"/>
      <w:r>
        <w:rPr>
          <w:lang w:bidi="he-IL"/>
        </w:rPr>
        <w:t xml:space="preserve"> deal, and a </w:t>
      </w:r>
      <w:proofErr w:type="gramStart"/>
      <w:r>
        <w:rPr>
          <w:lang w:bidi="he-IL"/>
        </w:rPr>
        <w:t>really good</w:t>
      </w:r>
      <w:proofErr w:type="gramEnd"/>
      <w:r>
        <w:rPr>
          <w:lang w:bidi="he-IL"/>
        </w:rPr>
        <w:t xml:space="preserve"> thing! </w:t>
      </w:r>
    </w:p>
    <w:p w14:paraId="211A2F4B" w14:textId="71E1E3FC" w:rsidR="00F469AA" w:rsidRDefault="00F469AA" w:rsidP="00F469AA">
      <w:pPr>
        <w:rPr>
          <w:b/>
          <w:bCs/>
          <w:lang w:bidi="he-IL"/>
        </w:rPr>
      </w:pPr>
      <w:r w:rsidRPr="00BE7616">
        <w:rPr>
          <w:b/>
          <w:bCs/>
          <w:highlight w:val="yellow"/>
          <w:lang w:bidi="he-IL"/>
        </w:rPr>
        <w:t>1 Samuel 15:29 Also the Glory of Israel will not lie or change His mind; for He is not a man that He should change His mind.”</w:t>
      </w:r>
    </w:p>
    <w:p w14:paraId="5DA0EF5D" w14:textId="2CD2AD3C" w:rsidR="00F469AA" w:rsidRDefault="00F469AA" w:rsidP="00F469AA">
      <w:pPr>
        <w:rPr>
          <w:b/>
          <w:bCs/>
          <w:lang w:bidi="he-IL"/>
        </w:rPr>
      </w:pPr>
      <w:r w:rsidRPr="00BE7616">
        <w:rPr>
          <w:b/>
          <w:bCs/>
          <w:highlight w:val="yellow"/>
          <w:lang w:bidi="he-IL"/>
        </w:rPr>
        <w:t xml:space="preserve">Psalm 102:25–27 “Of old You founded the earth, And the heavens are the work of Your hands. </w:t>
      </w:r>
      <w:r w:rsidRPr="00BE7616">
        <w:rPr>
          <w:b/>
          <w:bCs/>
          <w:highlight w:val="yellow"/>
          <w:vertAlign w:val="superscript"/>
          <w:lang w:bidi="he-IL"/>
        </w:rPr>
        <w:t>26</w:t>
      </w:r>
      <w:r w:rsidRPr="00BE7616">
        <w:rPr>
          <w:b/>
          <w:bCs/>
          <w:highlight w:val="yellow"/>
          <w:lang w:bidi="he-IL"/>
        </w:rPr>
        <w:t xml:space="preserve"> “Even they will perish, but You endure; And all of them will wear out like a garment; Like clothing You will change them and they will be changed. </w:t>
      </w:r>
      <w:r w:rsidRPr="00BE7616">
        <w:rPr>
          <w:b/>
          <w:bCs/>
          <w:highlight w:val="yellow"/>
          <w:vertAlign w:val="superscript"/>
          <w:lang w:bidi="he-IL"/>
        </w:rPr>
        <w:t>27</w:t>
      </w:r>
      <w:r w:rsidRPr="00BE7616">
        <w:rPr>
          <w:b/>
          <w:bCs/>
          <w:highlight w:val="yellow"/>
          <w:lang w:bidi="he-IL"/>
        </w:rPr>
        <w:t xml:space="preserve"> “But You are the same, And Your years will not come to an end.</w:t>
      </w:r>
    </w:p>
    <w:p w14:paraId="53DA2D80" w14:textId="7C119439" w:rsidR="00C11726" w:rsidRPr="004D2FF7" w:rsidRDefault="00C11726" w:rsidP="00C11726">
      <w:pPr>
        <w:pStyle w:val="ListParagraph"/>
        <w:numPr>
          <w:ilvl w:val="0"/>
          <w:numId w:val="43"/>
        </w:numPr>
        <w:rPr>
          <w:b/>
          <w:bCs/>
          <w:lang w:bidi="he-IL"/>
        </w:rPr>
      </w:pPr>
      <w:r>
        <w:rPr>
          <w:lang w:bidi="he-IL"/>
        </w:rPr>
        <w:t>The New Testament draws on this passage in Hebrews 1:</w:t>
      </w:r>
      <w:r w:rsidR="00322D0E">
        <w:rPr>
          <w:lang w:bidi="he-IL"/>
        </w:rPr>
        <w:t>10-12, where it is quoted and the Hebrews 13:8</w:t>
      </w:r>
      <w:r w:rsidR="004D2FF7">
        <w:rPr>
          <w:lang w:bidi="he-IL"/>
        </w:rPr>
        <w:t xml:space="preserve"> which points to Psalm 102:27 and makes the connection that…</w:t>
      </w:r>
    </w:p>
    <w:p w14:paraId="7FC7F105" w14:textId="6BA2E50D" w:rsidR="004D2FF7" w:rsidRPr="004D2FF7" w:rsidRDefault="004D2FF7" w:rsidP="004D2FF7">
      <w:pPr>
        <w:rPr>
          <w:b/>
          <w:bCs/>
          <w:lang w:bidi="he-IL"/>
        </w:rPr>
      </w:pPr>
      <w:r w:rsidRPr="00BE7616">
        <w:rPr>
          <w:b/>
          <w:bCs/>
          <w:highlight w:val="yellow"/>
          <w:lang w:bidi="he-IL"/>
        </w:rPr>
        <w:t>Hebrews 13:8 Jesus Christ is the same yesterday and today and forever.</w:t>
      </w:r>
    </w:p>
    <w:p w14:paraId="6580CAF4" w14:textId="7898999C" w:rsidR="00F469AA" w:rsidRDefault="00F469AA" w:rsidP="00F469AA">
      <w:pPr>
        <w:rPr>
          <w:b/>
          <w:bCs/>
          <w:lang w:bidi="he-IL"/>
        </w:rPr>
      </w:pPr>
      <w:r w:rsidRPr="00BE7616">
        <w:rPr>
          <w:b/>
          <w:bCs/>
          <w:highlight w:val="yellow"/>
          <w:lang w:bidi="he-IL"/>
        </w:rPr>
        <w:lastRenderedPageBreak/>
        <w:t xml:space="preserve">James 1:17 Every good thing given and every perfect gift is from above, coming down from the </w:t>
      </w:r>
      <w:proofErr w:type="gramStart"/>
      <w:r w:rsidRPr="00BE7616">
        <w:rPr>
          <w:b/>
          <w:bCs/>
          <w:highlight w:val="yellow"/>
          <w:lang w:bidi="he-IL"/>
        </w:rPr>
        <w:t>Father</w:t>
      </w:r>
      <w:proofErr w:type="gramEnd"/>
      <w:r w:rsidRPr="00BE7616">
        <w:rPr>
          <w:b/>
          <w:bCs/>
          <w:highlight w:val="yellow"/>
          <w:lang w:bidi="he-IL"/>
        </w:rPr>
        <w:t xml:space="preserve"> of lights, with whom there is no variation or shifting shadow.</w:t>
      </w:r>
      <w:r w:rsidR="00DF2F51" w:rsidRPr="00BE7616">
        <w:rPr>
          <w:b/>
          <w:bCs/>
          <w:highlight w:val="yellow"/>
          <w:lang w:bidi="he-IL"/>
        </w:rPr>
        <w:t xml:space="preserve"> (ESV – “shifting </w:t>
      </w:r>
      <w:r w:rsidR="00ED325F" w:rsidRPr="00BE7616">
        <w:rPr>
          <w:b/>
          <w:bCs/>
          <w:highlight w:val="yellow"/>
          <w:lang w:bidi="he-IL"/>
        </w:rPr>
        <w:t>shadow</w:t>
      </w:r>
      <w:r w:rsidR="00DF2F51" w:rsidRPr="00BE7616">
        <w:rPr>
          <w:b/>
          <w:bCs/>
          <w:highlight w:val="yellow"/>
          <w:lang w:bidi="he-IL"/>
        </w:rPr>
        <w:t xml:space="preserve"> due to change”, NIV – “</w:t>
      </w:r>
      <w:r w:rsidR="00ED325F" w:rsidRPr="00BE7616">
        <w:rPr>
          <w:b/>
          <w:bCs/>
          <w:highlight w:val="yellow"/>
          <w:lang w:bidi="he-IL"/>
        </w:rPr>
        <w:t>who does not change like shifting shadows”)</w:t>
      </w:r>
    </w:p>
    <w:p w14:paraId="7FE203A4" w14:textId="2D3938BF" w:rsidR="00F469AA" w:rsidRPr="004F4028" w:rsidRDefault="004F4028" w:rsidP="00F469AA">
      <w:pPr>
        <w:rPr>
          <w:lang w:bidi="he-IL"/>
        </w:rPr>
      </w:pPr>
      <w:r>
        <w:rPr>
          <w:lang w:bidi="he-IL"/>
        </w:rPr>
        <w:t xml:space="preserve">We will look at some of these more closely, but I wanted to get some of the most significant passages on the table that start to help us understand what God’s immutability is. </w:t>
      </w:r>
    </w:p>
    <w:p w14:paraId="20522212" w14:textId="7D637753" w:rsidR="00C0240A" w:rsidRPr="00C0240A" w:rsidRDefault="004F4028" w:rsidP="00F344C7">
      <w:pPr>
        <w:rPr>
          <w:lang w:bidi="he-IL"/>
        </w:rPr>
      </w:pPr>
      <w:r>
        <w:rPr>
          <w:lang w:bidi="he-IL"/>
        </w:rPr>
        <w:t xml:space="preserve">We saw this </w:t>
      </w:r>
      <w:r w:rsidR="00C1253C">
        <w:rPr>
          <w:lang w:bidi="he-IL"/>
        </w:rPr>
        <w:t xml:space="preserve">already quite explicitly in 2 of the passages we just read…. </w:t>
      </w:r>
    </w:p>
    <w:p w14:paraId="3C2C4F47" w14:textId="0CED7E85" w:rsidR="007039FC" w:rsidRDefault="002533D4" w:rsidP="00472045">
      <w:pPr>
        <w:pStyle w:val="Heading2"/>
      </w:pPr>
      <w:r>
        <w:t xml:space="preserve">His unchangeableness is part of what sets him apart as God and Creator and not </w:t>
      </w:r>
      <w:r w:rsidR="00C1253C">
        <w:t xml:space="preserve">a </w:t>
      </w:r>
      <w:r w:rsidR="007027B8">
        <w:t xml:space="preserve">man/creature. </w:t>
      </w:r>
    </w:p>
    <w:p w14:paraId="1D77F337" w14:textId="0C4F5120" w:rsidR="007027B8" w:rsidRDefault="007027B8" w:rsidP="007027B8">
      <w:pPr>
        <w:rPr>
          <w:lang w:bidi="he-IL"/>
        </w:rPr>
      </w:pPr>
      <w:r>
        <w:rPr>
          <w:lang w:bidi="he-IL"/>
        </w:rPr>
        <w:t>1 Sam. 15:29 especially highlights that.</w:t>
      </w:r>
    </w:p>
    <w:p w14:paraId="7A22D57F" w14:textId="5B435781" w:rsidR="00C1253C" w:rsidRDefault="00C1253C" w:rsidP="007027B8">
      <w:pPr>
        <w:rPr>
          <w:b/>
          <w:bCs/>
          <w:lang w:bidi="he-IL"/>
        </w:rPr>
      </w:pPr>
      <w:r w:rsidRPr="00183346">
        <w:rPr>
          <w:b/>
          <w:bCs/>
          <w:highlight w:val="yellow"/>
          <w:lang w:bidi="he-IL"/>
        </w:rPr>
        <w:t>1 Samuel 15:29 Also the Glory of Israel will not lie or change His mind; for He is not a man that He should change His mind.”</w:t>
      </w:r>
    </w:p>
    <w:p w14:paraId="7DEFDF6B" w14:textId="7B6CB390" w:rsidR="00C1253C" w:rsidRDefault="002E1C75" w:rsidP="002E1C75">
      <w:pPr>
        <w:rPr>
          <w:lang w:bidi="he-IL"/>
        </w:rPr>
      </w:pPr>
      <w:r>
        <w:rPr>
          <w:lang w:bidi="he-IL"/>
        </w:rPr>
        <w:t>Two things that God will not do…</w:t>
      </w:r>
      <w:r w:rsidR="00362994">
        <w:rPr>
          <w:lang w:bidi="he-IL"/>
        </w:rPr>
        <w:t xml:space="preserve">he will not lie or change his mind, </w:t>
      </w:r>
      <w:r w:rsidR="00631719">
        <w:rPr>
          <w:lang w:bidi="he-IL"/>
        </w:rPr>
        <w:t xml:space="preserve">and the reason he </w:t>
      </w:r>
      <w:r w:rsidR="00362994">
        <w:rPr>
          <w:lang w:bidi="he-IL"/>
        </w:rPr>
        <w:t>will not</w:t>
      </w:r>
      <w:r w:rsidR="00631719">
        <w:rPr>
          <w:lang w:bidi="he-IL"/>
        </w:rPr>
        <w:t xml:space="preserve"> do those things is because he is not a man…he is not a creature. </w:t>
      </w:r>
    </w:p>
    <w:p w14:paraId="4EBA8207" w14:textId="075916A3" w:rsidR="00362994" w:rsidRDefault="00362994" w:rsidP="00362994">
      <w:pPr>
        <w:pStyle w:val="ListParagraph"/>
        <w:numPr>
          <w:ilvl w:val="0"/>
          <w:numId w:val="43"/>
        </w:numPr>
        <w:rPr>
          <w:lang w:bidi="he-IL"/>
        </w:rPr>
      </w:pPr>
      <w:r>
        <w:rPr>
          <w:lang w:bidi="he-IL"/>
        </w:rPr>
        <w:t xml:space="preserve">God’s immutability </w:t>
      </w:r>
      <w:r w:rsidR="00B3381C">
        <w:rPr>
          <w:lang w:bidi="he-IL"/>
        </w:rPr>
        <w:t xml:space="preserve">is part of what separates him as the Creator from everything else that has been created. </w:t>
      </w:r>
    </w:p>
    <w:p w14:paraId="0AFEA23A" w14:textId="79851C29" w:rsidR="00C43DA8" w:rsidRDefault="00C43DA8" w:rsidP="00C43DA8">
      <w:pPr>
        <w:rPr>
          <w:lang w:bidi="he-IL"/>
        </w:rPr>
      </w:pPr>
      <w:r>
        <w:rPr>
          <w:lang w:bidi="he-IL"/>
        </w:rPr>
        <w:t xml:space="preserve">That verse is </w:t>
      </w:r>
      <w:proofErr w:type="gramStart"/>
      <w:r>
        <w:rPr>
          <w:lang w:bidi="he-IL"/>
        </w:rPr>
        <w:t>pretty emphatic</w:t>
      </w:r>
      <w:proofErr w:type="gramEnd"/>
      <w:r w:rsidR="00D439C5">
        <w:rPr>
          <w:lang w:bidi="he-IL"/>
        </w:rPr>
        <w:t xml:space="preserve">…God will not lie or change his mind. But other passages are even stronger and more emphatic like Titus </w:t>
      </w:r>
      <w:r w:rsidR="002D78F1">
        <w:rPr>
          <w:lang w:bidi="he-IL"/>
        </w:rPr>
        <w:t>1:2 which says, “God never lies”, or even stronger is Hebrews 6:</w:t>
      </w:r>
      <w:r w:rsidR="003A5F0F">
        <w:rPr>
          <w:lang w:bidi="he-IL"/>
        </w:rPr>
        <w:t xml:space="preserve">18 which says, “it is impossible for God to lie.” </w:t>
      </w:r>
    </w:p>
    <w:p w14:paraId="0F7F8DFA" w14:textId="42ED543F" w:rsidR="005849FB" w:rsidRDefault="005849FB" w:rsidP="00C43DA8">
      <w:pPr>
        <w:rPr>
          <w:lang w:bidi="he-IL"/>
        </w:rPr>
      </w:pPr>
      <w:r>
        <w:rPr>
          <w:lang w:bidi="he-IL"/>
        </w:rPr>
        <w:t>And Malachi 3:6 that we read early is quite emphatic that if God did change…Israel, God’s chosen nation and people would be consumed.</w:t>
      </w:r>
    </w:p>
    <w:p w14:paraId="4F98DDFA" w14:textId="35C9DCA8" w:rsidR="00455178" w:rsidRDefault="00F07170" w:rsidP="00C43DA8">
      <w:pPr>
        <w:rPr>
          <w:lang w:bidi="he-IL"/>
        </w:rPr>
      </w:pPr>
      <w:r>
        <w:rPr>
          <w:lang w:bidi="he-IL"/>
        </w:rPr>
        <w:t>Psalm 102 also highlights th</w:t>
      </w:r>
      <w:r w:rsidR="00754D5C">
        <w:rPr>
          <w:lang w:bidi="he-IL"/>
        </w:rPr>
        <w:t xml:space="preserve">at God’s immutability </w:t>
      </w:r>
      <w:r w:rsidR="00D27244">
        <w:rPr>
          <w:lang w:bidi="he-IL"/>
        </w:rPr>
        <w:t>is what separates him from all created things…</w:t>
      </w:r>
    </w:p>
    <w:p w14:paraId="5D2BCC22" w14:textId="6198399C" w:rsidR="00D27244" w:rsidRDefault="00D27244" w:rsidP="00C43DA8">
      <w:pPr>
        <w:rPr>
          <w:b/>
          <w:bCs/>
          <w:lang w:bidi="he-IL"/>
        </w:rPr>
      </w:pPr>
      <w:r>
        <w:rPr>
          <w:b/>
          <w:bCs/>
          <w:lang w:bidi="he-IL"/>
        </w:rPr>
        <w:t xml:space="preserve">Psalm 102:25–27 “Of old You founded the earth, And the heavens are the work of Your hands. </w:t>
      </w:r>
      <w:r w:rsidRPr="00D27244">
        <w:rPr>
          <w:b/>
          <w:bCs/>
          <w:vertAlign w:val="superscript"/>
          <w:lang w:bidi="he-IL"/>
        </w:rPr>
        <w:t>26</w:t>
      </w:r>
      <w:r>
        <w:rPr>
          <w:b/>
          <w:bCs/>
          <w:lang w:bidi="he-IL"/>
        </w:rPr>
        <w:t xml:space="preserve"> “Even they will perish, but You endure; And all of them will wear out like a garment; Like clothing You will change them and they will be changed. </w:t>
      </w:r>
      <w:r w:rsidRPr="00D27244">
        <w:rPr>
          <w:b/>
          <w:bCs/>
          <w:vertAlign w:val="superscript"/>
          <w:lang w:bidi="he-IL"/>
        </w:rPr>
        <w:t>27</w:t>
      </w:r>
      <w:r>
        <w:rPr>
          <w:b/>
          <w:bCs/>
          <w:lang w:bidi="he-IL"/>
        </w:rPr>
        <w:t xml:space="preserve"> “But You are the same, And Your years will not come to an end.</w:t>
      </w:r>
    </w:p>
    <w:p w14:paraId="62231EE3" w14:textId="30005915" w:rsidR="00D27244" w:rsidRDefault="00D27244" w:rsidP="00C43DA8">
      <w:pPr>
        <w:rPr>
          <w:lang w:bidi="he-IL"/>
        </w:rPr>
      </w:pPr>
      <w:r>
        <w:rPr>
          <w:lang w:bidi="he-IL"/>
        </w:rPr>
        <w:t>This is a stunning verse when you just pause and think about that…</w:t>
      </w:r>
      <w:r w:rsidR="000702DA">
        <w:rPr>
          <w:lang w:bidi="he-IL"/>
        </w:rPr>
        <w:t>the heavens it says are going to wear out like a garment…like clothing God is going to change them!</w:t>
      </w:r>
    </w:p>
    <w:p w14:paraId="28DD301A" w14:textId="174ABD60" w:rsidR="000702DA" w:rsidRDefault="000702DA" w:rsidP="000702DA">
      <w:pPr>
        <w:pStyle w:val="ListParagraph"/>
        <w:numPr>
          <w:ilvl w:val="0"/>
          <w:numId w:val="43"/>
        </w:numPr>
        <w:rPr>
          <w:lang w:bidi="he-IL"/>
        </w:rPr>
      </w:pPr>
      <w:r>
        <w:rPr>
          <w:lang w:bidi="he-IL"/>
        </w:rPr>
        <w:t xml:space="preserve">This verse is talking about the </w:t>
      </w:r>
      <w:r w:rsidR="00855541">
        <w:rPr>
          <w:lang w:bidi="he-IL"/>
        </w:rPr>
        <w:t xml:space="preserve">most steadfast and fixed things in our world. </w:t>
      </w:r>
    </w:p>
    <w:p w14:paraId="7660BDB8" w14:textId="3135090C" w:rsidR="00855541" w:rsidRDefault="00855541" w:rsidP="000702DA">
      <w:pPr>
        <w:pStyle w:val="ListParagraph"/>
        <w:numPr>
          <w:ilvl w:val="0"/>
          <w:numId w:val="43"/>
        </w:numPr>
        <w:rPr>
          <w:lang w:bidi="he-IL"/>
        </w:rPr>
      </w:pPr>
      <w:r>
        <w:rPr>
          <w:lang w:bidi="he-IL"/>
        </w:rPr>
        <w:t xml:space="preserve">Things like gravity. The scientific laws that </w:t>
      </w:r>
      <w:r w:rsidR="00716444">
        <w:rPr>
          <w:lang w:bidi="he-IL"/>
        </w:rPr>
        <w:t>are the baseline of steadiness and unchangeableness</w:t>
      </w:r>
      <w:r w:rsidR="00723C28">
        <w:rPr>
          <w:lang w:bidi="he-IL"/>
        </w:rPr>
        <w:t>, God says are going to be changed and perish.</w:t>
      </w:r>
    </w:p>
    <w:p w14:paraId="1CFD9915" w14:textId="024B8763" w:rsidR="00723C28" w:rsidRDefault="00723C28" w:rsidP="000702DA">
      <w:pPr>
        <w:pStyle w:val="ListParagraph"/>
        <w:numPr>
          <w:ilvl w:val="0"/>
          <w:numId w:val="43"/>
        </w:numPr>
        <w:rPr>
          <w:lang w:bidi="he-IL"/>
        </w:rPr>
      </w:pPr>
      <w:r>
        <w:rPr>
          <w:lang w:bidi="he-IL"/>
        </w:rPr>
        <w:t>And he compares the most fixed realities and laws that we know in this universe to a shirt or garment that is going to be taken off and changed.</w:t>
      </w:r>
    </w:p>
    <w:p w14:paraId="526130C0" w14:textId="45504E6E" w:rsidR="00723C28" w:rsidRDefault="00A3467C" w:rsidP="00723C28">
      <w:pPr>
        <w:rPr>
          <w:lang w:bidi="he-IL"/>
        </w:rPr>
      </w:pPr>
      <w:r>
        <w:rPr>
          <w:lang w:bidi="he-IL"/>
        </w:rPr>
        <w:lastRenderedPageBreak/>
        <w:t xml:space="preserve">Wow…the acceleration of gravity has never, ever, ever, ever changed in your lifetime! Or anyone’s lifetime </w:t>
      </w:r>
      <w:r w:rsidR="00EA727B">
        <w:rPr>
          <w:lang w:bidi="he-IL"/>
        </w:rPr>
        <w:t xml:space="preserve">since creation! And yet God says, “It’s like a piece of clothing that will be taken off and changed.” </w:t>
      </w:r>
    </w:p>
    <w:p w14:paraId="371A68E3" w14:textId="2D45EBA9" w:rsidR="00EA727B" w:rsidRPr="00D27244" w:rsidRDefault="00EA727B" w:rsidP="00723C28">
      <w:pPr>
        <w:rPr>
          <w:lang w:bidi="he-IL"/>
        </w:rPr>
      </w:pPr>
      <w:r>
        <w:rPr>
          <w:lang w:bidi="he-IL"/>
        </w:rPr>
        <w:t xml:space="preserve">The most stable unchanging realities are </w:t>
      </w:r>
      <w:r w:rsidR="00FD5C3B">
        <w:rPr>
          <w:lang w:bidi="he-IL"/>
        </w:rPr>
        <w:t>as unstable and fickle as clothing and fashion when compared to God!</w:t>
      </w:r>
    </w:p>
    <w:p w14:paraId="1E4A72AB" w14:textId="77777777" w:rsidR="00B63019" w:rsidRDefault="0056779B" w:rsidP="00C43DA8">
      <w:pPr>
        <w:rPr>
          <w:lang w:bidi="he-IL"/>
        </w:rPr>
      </w:pPr>
      <w:proofErr w:type="gramStart"/>
      <w:r>
        <w:rPr>
          <w:lang w:bidi="he-IL"/>
        </w:rPr>
        <w:t>So</w:t>
      </w:r>
      <w:proofErr w:type="gramEnd"/>
      <w:r>
        <w:rPr>
          <w:lang w:bidi="he-IL"/>
        </w:rPr>
        <w:t xml:space="preserve"> what does God’s immutability mean</w:t>
      </w:r>
      <w:r w:rsidR="00B63019">
        <w:rPr>
          <w:lang w:bidi="he-IL"/>
        </w:rPr>
        <w:t>?</w:t>
      </w:r>
    </w:p>
    <w:p w14:paraId="7F5D1BFB" w14:textId="2A141858" w:rsidR="00D27244" w:rsidRDefault="00B63019" w:rsidP="00B63019">
      <w:pPr>
        <w:pStyle w:val="ListParagraph"/>
        <w:numPr>
          <w:ilvl w:val="0"/>
          <w:numId w:val="43"/>
        </w:numPr>
        <w:rPr>
          <w:lang w:bidi="he-IL"/>
        </w:rPr>
      </w:pPr>
      <w:r>
        <w:rPr>
          <w:lang w:bidi="he-IL"/>
        </w:rPr>
        <w:t>I</w:t>
      </w:r>
      <w:r w:rsidR="0056779B">
        <w:rPr>
          <w:lang w:bidi="he-IL"/>
        </w:rPr>
        <w:t xml:space="preserve">t means he is </w:t>
      </w:r>
      <w:r w:rsidR="008C064D">
        <w:rPr>
          <w:lang w:bidi="he-IL"/>
        </w:rPr>
        <w:t xml:space="preserve">so unlike anything in creation </w:t>
      </w:r>
      <w:r w:rsidR="007F3F88">
        <w:rPr>
          <w:lang w:bidi="he-IL"/>
        </w:rPr>
        <w:t>because everything created changes.</w:t>
      </w:r>
    </w:p>
    <w:p w14:paraId="5B500449" w14:textId="43304DB7" w:rsidR="002D6B80" w:rsidRDefault="0005222D" w:rsidP="002D6B80">
      <w:pPr>
        <w:rPr>
          <w:lang w:bidi="he-IL"/>
        </w:rPr>
      </w:pPr>
      <w:proofErr w:type="gramStart"/>
      <w:r>
        <w:rPr>
          <w:lang w:bidi="he-IL"/>
        </w:rPr>
        <w:t>So</w:t>
      </w:r>
      <w:proofErr w:type="gramEnd"/>
      <w:r>
        <w:rPr>
          <w:lang w:bidi="he-IL"/>
        </w:rPr>
        <w:t xml:space="preserve"> it’s an essential aspect of God being the Creator…</w:t>
      </w:r>
    </w:p>
    <w:p w14:paraId="520625E3" w14:textId="1096898A" w:rsidR="0005222D" w:rsidRPr="0056779B" w:rsidRDefault="0079163E" w:rsidP="002D6B80">
      <w:pPr>
        <w:rPr>
          <w:lang w:bidi="he-IL"/>
        </w:rPr>
      </w:pPr>
      <w:r>
        <w:rPr>
          <w:lang w:bidi="he-IL"/>
        </w:rPr>
        <w:t xml:space="preserve">God’s immutability or unchangeableness also means that </w:t>
      </w:r>
      <w:r w:rsidR="0074523C">
        <w:rPr>
          <w:lang w:bidi="he-IL"/>
        </w:rPr>
        <w:t>he is unchanging in his being and character.</w:t>
      </w:r>
    </w:p>
    <w:p w14:paraId="1DE31E41" w14:textId="5972B06A" w:rsidR="006C4BAB" w:rsidRDefault="006C4BAB" w:rsidP="006C4BAB">
      <w:pPr>
        <w:pStyle w:val="Heading2"/>
      </w:pPr>
      <w:r>
        <w:t xml:space="preserve">His </w:t>
      </w:r>
      <w:r w:rsidR="0007278F">
        <w:t xml:space="preserve">unchangeableness means that God is unchanging in his </w:t>
      </w:r>
      <w:r w:rsidR="000E1CA0">
        <w:t>being and character.</w:t>
      </w:r>
    </w:p>
    <w:p w14:paraId="4C7F4F25" w14:textId="6693887E" w:rsidR="0074523C" w:rsidRDefault="0074523C" w:rsidP="00347C13">
      <w:pPr>
        <w:rPr>
          <w:lang w:bidi="he-IL"/>
        </w:rPr>
      </w:pPr>
      <w:r>
        <w:rPr>
          <w:lang w:bidi="he-IL"/>
        </w:rPr>
        <w:t>Now what does that mean…that sounds kind of philosophical</w:t>
      </w:r>
      <w:r w:rsidR="00DC61F8">
        <w:rPr>
          <w:lang w:bidi="he-IL"/>
        </w:rPr>
        <w:t>. Here’s what it means…every other aspect of God’s being…every attribute that makes God, God</w:t>
      </w:r>
      <w:r w:rsidR="009C0853">
        <w:rPr>
          <w:lang w:bidi="he-IL"/>
        </w:rPr>
        <w:t xml:space="preserve"> is unchanging.</w:t>
      </w:r>
    </w:p>
    <w:p w14:paraId="1A6E5B68" w14:textId="15834A08" w:rsidR="009C0853" w:rsidRDefault="009C0853" w:rsidP="009C0853">
      <w:pPr>
        <w:rPr>
          <w:lang w:bidi="he-IL"/>
        </w:rPr>
      </w:pPr>
      <w:r>
        <w:rPr>
          <w:lang w:bidi="he-IL"/>
        </w:rPr>
        <w:t>For example…</w:t>
      </w:r>
      <w:r w:rsidRPr="00ED16A5">
        <w:rPr>
          <w:highlight w:val="cyan"/>
          <w:lang w:bidi="he-IL"/>
        </w:rPr>
        <w:t>God’s wisdom</w:t>
      </w:r>
      <w:r>
        <w:rPr>
          <w:lang w:bidi="he-IL"/>
        </w:rPr>
        <w:t xml:space="preserve"> is unchanging.</w:t>
      </w:r>
    </w:p>
    <w:p w14:paraId="08D044FF" w14:textId="1A086427" w:rsidR="009C0853" w:rsidRDefault="009C0853" w:rsidP="009C0853">
      <w:pPr>
        <w:pStyle w:val="ListParagraph"/>
        <w:numPr>
          <w:ilvl w:val="0"/>
          <w:numId w:val="43"/>
        </w:numPr>
        <w:rPr>
          <w:lang w:bidi="he-IL"/>
        </w:rPr>
      </w:pPr>
      <w:r>
        <w:rPr>
          <w:lang w:bidi="he-IL"/>
        </w:rPr>
        <w:t xml:space="preserve">God’s wisdom cannot increase. He cannot get wiser. </w:t>
      </w:r>
      <w:r w:rsidR="00383569">
        <w:rPr>
          <w:lang w:bidi="he-IL"/>
        </w:rPr>
        <w:t>God cannot get wiser because he is al</w:t>
      </w:r>
      <w:r w:rsidR="00A116A1">
        <w:rPr>
          <w:lang w:bidi="he-IL"/>
        </w:rPr>
        <w:t xml:space="preserve">ready </w:t>
      </w:r>
      <w:r w:rsidR="005F1DD7">
        <w:rPr>
          <w:lang w:bidi="he-IL"/>
        </w:rPr>
        <w:t>perfect in wisdom.</w:t>
      </w:r>
    </w:p>
    <w:p w14:paraId="6F19D82E" w14:textId="28DB8D3A" w:rsidR="005F1DD7" w:rsidRDefault="005F1DD7" w:rsidP="005F1DD7">
      <w:pPr>
        <w:rPr>
          <w:lang w:bidi="he-IL"/>
        </w:rPr>
      </w:pPr>
      <w:proofErr w:type="gramStart"/>
      <w:r w:rsidRPr="00ED16A5">
        <w:rPr>
          <w:highlight w:val="cyan"/>
          <w:lang w:bidi="he-IL"/>
        </w:rPr>
        <w:t>Similarly</w:t>
      </w:r>
      <w:proofErr w:type="gramEnd"/>
      <w:r w:rsidRPr="00ED16A5">
        <w:rPr>
          <w:highlight w:val="cyan"/>
          <w:lang w:bidi="he-IL"/>
        </w:rPr>
        <w:t xml:space="preserve"> God’s knowledge</w:t>
      </w:r>
      <w:r>
        <w:rPr>
          <w:lang w:bidi="he-IL"/>
        </w:rPr>
        <w:t xml:space="preserve"> cannot increase and grow. There is nothing that he can be taught because he is already </w:t>
      </w:r>
      <w:r w:rsidR="00F95B72">
        <w:rPr>
          <w:lang w:bidi="he-IL"/>
        </w:rPr>
        <w:t>omniscient and all-knowing.</w:t>
      </w:r>
    </w:p>
    <w:p w14:paraId="62B5DB1E" w14:textId="74D4E7C5" w:rsidR="00F95B72" w:rsidRDefault="00F95B72" w:rsidP="005F1DD7">
      <w:pPr>
        <w:rPr>
          <w:b/>
          <w:bCs/>
          <w:lang w:bidi="he-IL"/>
        </w:rPr>
      </w:pPr>
      <w:r>
        <w:rPr>
          <w:b/>
          <w:bCs/>
          <w:lang w:bidi="he-IL"/>
        </w:rPr>
        <w:t xml:space="preserve">Isaiah 40:13–14 Who has directed the Spirit of the LORD, Or as His counselor has informed Him? </w:t>
      </w:r>
      <w:r w:rsidRPr="00F95B72">
        <w:rPr>
          <w:b/>
          <w:bCs/>
          <w:vertAlign w:val="superscript"/>
          <w:lang w:bidi="he-IL"/>
        </w:rPr>
        <w:t>14</w:t>
      </w:r>
      <w:r>
        <w:rPr>
          <w:b/>
          <w:bCs/>
          <w:lang w:bidi="he-IL"/>
        </w:rPr>
        <w:t xml:space="preserve"> With whom did He consult and who gave Him understanding? And who taught Him in the path of justice and taught Him knowledge </w:t>
      </w:r>
      <w:proofErr w:type="gramStart"/>
      <w:r>
        <w:rPr>
          <w:b/>
          <w:bCs/>
          <w:lang w:bidi="he-IL"/>
        </w:rPr>
        <w:t>And</w:t>
      </w:r>
      <w:proofErr w:type="gramEnd"/>
      <w:r>
        <w:rPr>
          <w:b/>
          <w:bCs/>
          <w:lang w:bidi="he-IL"/>
        </w:rPr>
        <w:t xml:space="preserve"> informed Him of the way of understanding?</w:t>
      </w:r>
    </w:p>
    <w:p w14:paraId="65589E19" w14:textId="125FAB2F" w:rsidR="00F95B72" w:rsidRDefault="00F95B72" w:rsidP="005F1DD7">
      <w:pPr>
        <w:rPr>
          <w:lang w:bidi="he-IL"/>
        </w:rPr>
      </w:pPr>
      <w:r>
        <w:rPr>
          <w:lang w:bidi="he-IL"/>
        </w:rPr>
        <w:t>The implied answer is of course no one!</w:t>
      </w:r>
    </w:p>
    <w:p w14:paraId="022405FD" w14:textId="04E391B4" w:rsidR="00F95B72" w:rsidRDefault="00F95B72" w:rsidP="005F1DD7">
      <w:pPr>
        <w:rPr>
          <w:lang w:bidi="he-IL"/>
        </w:rPr>
      </w:pPr>
      <w:r>
        <w:rPr>
          <w:lang w:bidi="he-IL"/>
        </w:rPr>
        <w:t>When God shows up to Job</w:t>
      </w:r>
      <w:r w:rsidR="00D45ED4">
        <w:rPr>
          <w:lang w:bidi="he-IL"/>
        </w:rPr>
        <w:t xml:space="preserve"> and rebukes him, he says…</w:t>
      </w:r>
    </w:p>
    <w:p w14:paraId="5522BAB1" w14:textId="2959688E" w:rsidR="00F95B72" w:rsidRPr="00D45ED4" w:rsidRDefault="00F95B72" w:rsidP="005F1DD7">
      <w:pPr>
        <w:rPr>
          <w:b/>
          <w:bCs/>
          <w:lang w:bidi="he-IL"/>
        </w:rPr>
      </w:pPr>
      <w:r w:rsidRPr="00D45ED4">
        <w:rPr>
          <w:b/>
          <w:bCs/>
          <w:lang w:bidi="he-IL"/>
        </w:rPr>
        <w:t xml:space="preserve">Job 38:2–4 “Who is this that darkens counsel </w:t>
      </w:r>
      <w:proofErr w:type="gramStart"/>
      <w:r w:rsidRPr="00D45ED4">
        <w:rPr>
          <w:b/>
          <w:bCs/>
          <w:lang w:bidi="he-IL"/>
        </w:rPr>
        <w:t>By</w:t>
      </w:r>
      <w:proofErr w:type="gramEnd"/>
      <w:r w:rsidRPr="00D45ED4">
        <w:rPr>
          <w:b/>
          <w:bCs/>
          <w:lang w:bidi="he-IL"/>
        </w:rPr>
        <w:t xml:space="preserve"> words without knowledge? </w:t>
      </w:r>
      <w:r w:rsidRPr="00D45ED4">
        <w:rPr>
          <w:b/>
          <w:bCs/>
          <w:vertAlign w:val="superscript"/>
          <w:lang w:bidi="he-IL"/>
        </w:rPr>
        <w:t>3</w:t>
      </w:r>
      <w:r w:rsidRPr="00D45ED4">
        <w:rPr>
          <w:b/>
          <w:bCs/>
          <w:lang w:bidi="he-IL"/>
        </w:rPr>
        <w:t xml:space="preserve"> “Now gird up your loins like a man, And I will ask you, and you instruct Me! </w:t>
      </w:r>
      <w:r w:rsidRPr="00D45ED4">
        <w:rPr>
          <w:b/>
          <w:bCs/>
          <w:vertAlign w:val="superscript"/>
          <w:lang w:bidi="he-IL"/>
        </w:rPr>
        <w:t>4</w:t>
      </w:r>
      <w:r w:rsidRPr="00D45ED4">
        <w:rPr>
          <w:b/>
          <w:bCs/>
          <w:lang w:bidi="he-IL"/>
        </w:rPr>
        <w:t xml:space="preserve"> “Where were you when I laid the foundation of the earth? Tell Me, if you have understanding</w:t>
      </w:r>
    </w:p>
    <w:p w14:paraId="6C84E5FF" w14:textId="24D82305" w:rsidR="00F95B72" w:rsidRDefault="00B00B52" w:rsidP="005F1DD7">
      <w:pPr>
        <w:rPr>
          <w:lang w:bidi="he-IL"/>
        </w:rPr>
      </w:pPr>
      <w:r>
        <w:rPr>
          <w:lang w:bidi="he-IL"/>
        </w:rPr>
        <w:t>There is no one that can challenge the power of God or give him anything, because he</w:t>
      </w:r>
      <w:r w:rsidR="00017B74">
        <w:rPr>
          <w:lang w:bidi="he-IL"/>
        </w:rPr>
        <w:t xml:space="preserve"> is omnipotent. His power cannot increase! </w:t>
      </w:r>
    </w:p>
    <w:p w14:paraId="0DF2CA41" w14:textId="004823D0" w:rsidR="00017B74" w:rsidRDefault="00017B74" w:rsidP="005F1DD7">
      <w:pPr>
        <w:rPr>
          <w:lang w:bidi="he-IL"/>
        </w:rPr>
      </w:pPr>
      <w:r>
        <w:rPr>
          <w:lang w:bidi="he-IL"/>
        </w:rPr>
        <w:t xml:space="preserve">His love does not increase, because he already is perfect in love and everything he does </w:t>
      </w:r>
      <w:r w:rsidR="00D24F50">
        <w:rPr>
          <w:lang w:bidi="he-IL"/>
        </w:rPr>
        <w:t xml:space="preserve">is perfect in love. </w:t>
      </w:r>
    </w:p>
    <w:p w14:paraId="1529B885" w14:textId="116AA2C0" w:rsidR="00D24F50" w:rsidRPr="00F95B72" w:rsidRDefault="00D24F50" w:rsidP="005F1DD7">
      <w:pPr>
        <w:rPr>
          <w:lang w:bidi="he-IL"/>
        </w:rPr>
      </w:pPr>
      <w:r>
        <w:rPr>
          <w:lang w:bidi="he-IL"/>
        </w:rPr>
        <w:lastRenderedPageBreak/>
        <w:t xml:space="preserve">His justice cannot grow to me more just. His justice is unchanging in its perfection and performance. </w:t>
      </w:r>
    </w:p>
    <w:p w14:paraId="47A5444B" w14:textId="135FB1F1" w:rsidR="00D04EC4" w:rsidRDefault="000B0D17" w:rsidP="00347C13">
      <w:pPr>
        <w:rPr>
          <w:lang w:bidi="he-IL"/>
        </w:rPr>
      </w:pPr>
      <w:r>
        <w:rPr>
          <w:lang w:bidi="he-IL"/>
        </w:rPr>
        <w:t xml:space="preserve">Now perhaps </w:t>
      </w:r>
      <w:r w:rsidR="00E140AD">
        <w:rPr>
          <w:lang w:bidi="he-IL"/>
        </w:rPr>
        <w:t xml:space="preserve">many of you who know your bible well will start thinking of passages that talk about how Jesus </w:t>
      </w:r>
      <w:r w:rsidR="00E140AD">
        <w:rPr>
          <w:i/>
          <w:iCs/>
          <w:lang w:bidi="he-IL"/>
        </w:rPr>
        <w:t>grew and increased in wisdom</w:t>
      </w:r>
      <w:r w:rsidR="00E140AD">
        <w:rPr>
          <w:lang w:bidi="he-IL"/>
        </w:rPr>
        <w:t xml:space="preserve"> (Luke 2:52). Or </w:t>
      </w:r>
      <w:r w:rsidR="006F6064">
        <w:rPr>
          <w:lang w:bidi="he-IL"/>
        </w:rPr>
        <w:t xml:space="preserve">how Jesus </w:t>
      </w:r>
      <w:r w:rsidR="006F6064">
        <w:rPr>
          <w:i/>
          <w:iCs/>
          <w:lang w:bidi="he-IL"/>
        </w:rPr>
        <w:t>learned obedience through what he suffered</w:t>
      </w:r>
      <w:r w:rsidR="006F6064">
        <w:rPr>
          <w:lang w:bidi="he-IL"/>
        </w:rPr>
        <w:t xml:space="preserve"> (Hebrews </w:t>
      </w:r>
      <w:r w:rsidR="00691B05">
        <w:rPr>
          <w:lang w:bidi="he-IL"/>
        </w:rPr>
        <w:t>5:8).</w:t>
      </w:r>
    </w:p>
    <w:p w14:paraId="4B9D5D64" w14:textId="680EDC81" w:rsidR="006921FD" w:rsidRDefault="00982AF5" w:rsidP="00347C13">
      <w:pPr>
        <w:rPr>
          <w:lang w:bidi="he-IL"/>
        </w:rPr>
      </w:pPr>
      <w:r>
        <w:rPr>
          <w:lang w:bidi="he-IL"/>
        </w:rPr>
        <w:t>Those passages are in the Bible and are very relevant to the conversation. Those are some of the tensions that arise when you start thinking deeply about an aspect of God’s character.</w:t>
      </w:r>
    </w:p>
    <w:p w14:paraId="43392A2A" w14:textId="4C2C825F" w:rsidR="00AF4B83" w:rsidRDefault="00FE3036" w:rsidP="00347C13">
      <w:pPr>
        <w:rPr>
          <w:lang w:bidi="he-IL"/>
        </w:rPr>
      </w:pPr>
      <w:r>
        <w:rPr>
          <w:lang w:bidi="he-IL"/>
        </w:rPr>
        <w:t xml:space="preserve">Part of what helps resolve the apparent contradiction is that Jesus did take on human nature. By taking on human nature and </w:t>
      </w:r>
      <w:proofErr w:type="gramStart"/>
      <w:r>
        <w:rPr>
          <w:lang w:bidi="he-IL"/>
        </w:rPr>
        <w:t>entering into</w:t>
      </w:r>
      <w:proofErr w:type="gramEnd"/>
      <w:r>
        <w:rPr>
          <w:lang w:bidi="he-IL"/>
        </w:rPr>
        <w:t xml:space="preserve"> history and time, he does change. But Jesus is also God and being God, he cannot change which is why Hebrews 13:8 says, “Jesus Christ is the same yesterday, today and forever.” </w:t>
      </w:r>
    </w:p>
    <w:p w14:paraId="20F94BB1" w14:textId="65081AE5" w:rsidR="00AF4B83" w:rsidRDefault="00AF4B83" w:rsidP="00347C13">
      <w:pPr>
        <w:rPr>
          <w:lang w:bidi="he-IL"/>
        </w:rPr>
      </w:pPr>
      <w:r>
        <w:rPr>
          <w:lang w:bidi="he-IL"/>
        </w:rPr>
        <w:t xml:space="preserve">It’s going to take a little more than a couple sentences to </w:t>
      </w:r>
      <w:r w:rsidR="007248A7">
        <w:rPr>
          <w:lang w:bidi="he-IL"/>
        </w:rPr>
        <w:t>really help you understand the tension, but I want</w:t>
      </w:r>
      <w:r w:rsidR="001E58F1">
        <w:rPr>
          <w:lang w:bidi="he-IL"/>
        </w:rPr>
        <w:t>ed</w:t>
      </w:r>
      <w:r w:rsidR="007248A7">
        <w:rPr>
          <w:lang w:bidi="he-IL"/>
        </w:rPr>
        <w:t xml:space="preserve"> to at least point out </w:t>
      </w:r>
      <w:r w:rsidR="001E58F1">
        <w:rPr>
          <w:lang w:bidi="he-IL"/>
        </w:rPr>
        <w:t xml:space="preserve">these </w:t>
      </w:r>
      <w:proofErr w:type="gramStart"/>
      <w:r w:rsidR="001E58F1">
        <w:rPr>
          <w:lang w:bidi="he-IL"/>
        </w:rPr>
        <w:t>verses</w:t>
      </w:r>
      <w:proofErr w:type="gramEnd"/>
      <w:r w:rsidR="001E58F1">
        <w:rPr>
          <w:lang w:bidi="he-IL"/>
        </w:rPr>
        <w:t xml:space="preserve"> </w:t>
      </w:r>
      <w:r w:rsidR="007248A7">
        <w:rPr>
          <w:lang w:bidi="he-IL"/>
        </w:rPr>
        <w:t>so people don’t think, “Well the pastor is skipping all the stuff</w:t>
      </w:r>
      <w:r w:rsidR="00384D38">
        <w:rPr>
          <w:lang w:bidi="he-IL"/>
        </w:rPr>
        <w:t xml:space="preserve"> that seemingly contradicts what he is saying.</w:t>
      </w:r>
      <w:r w:rsidR="001E58F1">
        <w:rPr>
          <w:lang w:bidi="he-IL"/>
        </w:rPr>
        <w:t>”</w:t>
      </w:r>
      <w:r w:rsidR="006555E4">
        <w:rPr>
          <w:lang w:bidi="he-IL"/>
        </w:rPr>
        <w:t xml:space="preserve"> </w:t>
      </w:r>
    </w:p>
    <w:p w14:paraId="38E2EE4E" w14:textId="097B38DC" w:rsidR="002E28F6" w:rsidRDefault="002E28F6" w:rsidP="00347C13">
      <w:pPr>
        <w:rPr>
          <w:lang w:bidi="he-IL"/>
        </w:rPr>
      </w:pPr>
      <w:r>
        <w:rPr>
          <w:lang w:bidi="he-IL"/>
        </w:rPr>
        <w:t>John Frame in his systematic theology describes God like this…</w:t>
      </w:r>
    </w:p>
    <w:p w14:paraId="48065E9F" w14:textId="77777777" w:rsidR="00947E1C" w:rsidRPr="00934F57" w:rsidRDefault="00947E1C" w:rsidP="00947E1C">
      <w:pPr>
        <w:pStyle w:val="Quote"/>
        <w:ind w:left="630"/>
        <w:jc w:val="both"/>
        <w:rPr>
          <w:b/>
          <w:bCs/>
        </w:rPr>
      </w:pPr>
      <w:r w:rsidRPr="00934F57">
        <w:rPr>
          <w:b/>
          <w:bCs/>
        </w:rPr>
        <w:t>We must recognize God as Lord in time as well as Lord above time.</w:t>
      </w:r>
    </w:p>
    <w:p w14:paraId="3768D241" w14:textId="6BCFC858" w:rsidR="00947E1C" w:rsidRPr="00934F57" w:rsidRDefault="00947E1C" w:rsidP="00947E1C">
      <w:pPr>
        <w:pStyle w:val="Quote"/>
        <w:ind w:left="630"/>
        <w:jc w:val="both"/>
        <w:rPr>
          <w:b/>
          <w:bCs/>
        </w:rPr>
      </w:pPr>
      <w:proofErr w:type="gramStart"/>
      <w:r w:rsidRPr="00934F57">
        <w:rPr>
          <w:b/>
          <w:bCs/>
        </w:rPr>
        <w:t>So</w:t>
      </w:r>
      <w:proofErr w:type="gramEnd"/>
      <w:r w:rsidRPr="00934F57">
        <w:rPr>
          <w:b/>
          <w:bCs/>
        </w:rPr>
        <w:t xml:space="preserve"> God is temporal after all—but not merely temporal. He really is “in” time, but he also transcends time in such a way as to have an existence “outside” it. He is both inside and outside of the temporal box, a box that can neither confine him nor keep him out. That is the model that does most justice to the biblical data.</w:t>
      </w:r>
      <w:r w:rsidR="00934F57" w:rsidRPr="00934F57">
        <w:rPr>
          <w:rStyle w:val="FootnoteReference"/>
          <w:b/>
          <w:bCs/>
        </w:rPr>
        <w:t xml:space="preserve"> </w:t>
      </w:r>
      <w:r w:rsidR="00934F57" w:rsidRPr="00934F57">
        <w:rPr>
          <w:rStyle w:val="FootnoteReference"/>
          <w:b/>
          <w:bCs/>
        </w:rPr>
        <w:footnoteReference w:id="1"/>
      </w:r>
      <w:r w:rsidR="00934F57" w:rsidRPr="00934F57">
        <w:rPr>
          <w:b/>
          <w:bCs/>
        </w:rPr>
        <w:t xml:space="preserve"> - John Frame, Systematic Theology, p.367</w:t>
      </w:r>
    </w:p>
    <w:p w14:paraId="74D5CA18" w14:textId="2D9E0087" w:rsidR="002E28F6" w:rsidRDefault="00B31B45" w:rsidP="00347C13">
      <w:pPr>
        <w:rPr>
          <w:lang w:bidi="he-IL"/>
        </w:rPr>
      </w:pPr>
      <w:proofErr w:type="gramStart"/>
      <w:r>
        <w:rPr>
          <w:lang w:bidi="he-IL"/>
        </w:rPr>
        <w:t>So</w:t>
      </w:r>
      <w:proofErr w:type="gramEnd"/>
      <w:r>
        <w:rPr>
          <w:lang w:bidi="he-IL"/>
        </w:rPr>
        <w:t xml:space="preserve"> when you think about that quote…how can Jesus be described as learning and increasing if he is the immutable God? It’s because God chooses to </w:t>
      </w:r>
      <w:proofErr w:type="gramStart"/>
      <w:r>
        <w:rPr>
          <w:lang w:bidi="he-IL"/>
        </w:rPr>
        <w:t>enter into</w:t>
      </w:r>
      <w:proofErr w:type="gramEnd"/>
      <w:r>
        <w:rPr>
          <w:lang w:bidi="he-IL"/>
        </w:rPr>
        <w:t xml:space="preserve"> our temporal </w:t>
      </w:r>
      <w:r w:rsidR="00986184">
        <w:rPr>
          <w:lang w:bidi="he-IL"/>
        </w:rPr>
        <w:t>existence</w:t>
      </w:r>
      <w:r>
        <w:rPr>
          <w:lang w:bidi="he-IL"/>
        </w:rPr>
        <w:t>, while not be constrained by it</w:t>
      </w:r>
      <w:r w:rsidR="00986184">
        <w:rPr>
          <w:lang w:bidi="he-IL"/>
        </w:rPr>
        <w:t xml:space="preserve">, and him </w:t>
      </w:r>
      <w:proofErr w:type="gramStart"/>
      <w:r w:rsidR="00986184">
        <w:rPr>
          <w:lang w:bidi="he-IL"/>
        </w:rPr>
        <w:t>entering into</w:t>
      </w:r>
      <w:proofErr w:type="gramEnd"/>
      <w:r w:rsidR="00986184">
        <w:rPr>
          <w:lang w:bidi="he-IL"/>
        </w:rPr>
        <w:t xml:space="preserve"> time doesn’t mean that he </w:t>
      </w:r>
      <w:proofErr w:type="gramStart"/>
      <w:r w:rsidR="00986184">
        <w:rPr>
          <w:lang w:bidi="he-IL"/>
        </w:rPr>
        <w:t>has to</w:t>
      </w:r>
      <w:proofErr w:type="gramEnd"/>
      <w:r w:rsidR="00986184">
        <w:rPr>
          <w:lang w:bidi="he-IL"/>
        </w:rPr>
        <w:t xml:space="preserve"> step out of the realm where he transcends time. </w:t>
      </w:r>
    </w:p>
    <w:p w14:paraId="67609D20" w14:textId="15CC922D" w:rsidR="00027982" w:rsidRDefault="00027982" w:rsidP="00347C13">
      <w:pPr>
        <w:rPr>
          <w:lang w:bidi="he-IL"/>
        </w:rPr>
      </w:pPr>
      <w:r>
        <w:rPr>
          <w:lang w:bidi="he-IL"/>
        </w:rPr>
        <w:t>Every single God and religion outside of the God of the Bible falls into one of these ditches…either God is in time and he changes or he’s out of time</w:t>
      </w:r>
      <w:r w:rsidR="009C2355">
        <w:rPr>
          <w:lang w:bidi="he-IL"/>
        </w:rPr>
        <w:t xml:space="preserve"> and doesn’t change. If you only hold to one of those there is some serious problems that begin to arise that don’t fit the whole of what God reveals about himself in scripture. </w:t>
      </w:r>
    </w:p>
    <w:p w14:paraId="0D8932ED" w14:textId="08BD56DA" w:rsidR="00BD651E" w:rsidRDefault="00BD651E" w:rsidP="00347C13">
      <w:pPr>
        <w:rPr>
          <w:lang w:bidi="he-IL"/>
        </w:rPr>
      </w:pPr>
      <w:proofErr w:type="gramStart"/>
      <w:r>
        <w:rPr>
          <w:lang w:bidi="he-IL"/>
        </w:rPr>
        <w:t>So</w:t>
      </w:r>
      <w:proofErr w:type="gramEnd"/>
      <w:r>
        <w:rPr>
          <w:lang w:bidi="he-IL"/>
        </w:rPr>
        <w:t xml:space="preserve"> God’s immutability is part of what separates him as the Creator from everything created. And his immutability means that God cannot change in his being or any of his attributes. And he </w:t>
      </w:r>
      <w:r>
        <w:rPr>
          <w:lang w:bidi="he-IL"/>
        </w:rPr>
        <w:lastRenderedPageBreak/>
        <w:t xml:space="preserve">cannot change because he is already perfect, and all knowing, all powerful, all wise, all loving, etc. </w:t>
      </w:r>
      <w:r w:rsidR="008F0487">
        <w:rPr>
          <w:lang w:bidi="he-IL"/>
        </w:rPr>
        <w:t xml:space="preserve">There is no increase that can happen! </w:t>
      </w:r>
    </w:p>
    <w:p w14:paraId="04BF4F8A" w14:textId="77F4EBAC" w:rsidR="008F0487" w:rsidRPr="006F6064" w:rsidRDefault="008F0487" w:rsidP="00347C13">
      <w:pPr>
        <w:rPr>
          <w:lang w:bidi="he-IL"/>
        </w:rPr>
      </w:pPr>
      <w:r>
        <w:rPr>
          <w:lang w:bidi="he-IL"/>
        </w:rPr>
        <w:t>Third…</w:t>
      </w:r>
    </w:p>
    <w:p w14:paraId="11446FCE" w14:textId="77777777" w:rsidR="00380D88" w:rsidRDefault="00D04EC4" w:rsidP="00D04EC4">
      <w:pPr>
        <w:pStyle w:val="Heading2"/>
      </w:pPr>
      <w:r>
        <w:t>His unchangeableness means that God is unchanging in his purposes.</w:t>
      </w:r>
    </w:p>
    <w:p w14:paraId="0E784D9B" w14:textId="4A5EAFE2" w:rsidR="008F0487" w:rsidRDefault="00C63393" w:rsidP="00380D88">
      <w:r>
        <w:t xml:space="preserve">There are lots of verses that point this reality. This is what’s behind Malachi 3:8…God isn’t going to consume Israel because he has determined to bless Israel because he has made a covenant with them that he will carry out. </w:t>
      </w:r>
    </w:p>
    <w:p w14:paraId="0F6766DD" w14:textId="53BA54B4" w:rsidR="00D664BA" w:rsidRDefault="00D664BA" w:rsidP="00380D88">
      <w:r>
        <w:t>But other verses that support that God is unchanging in his purposes are:</w:t>
      </w:r>
    </w:p>
    <w:p w14:paraId="253BFCF3" w14:textId="5388C423" w:rsidR="00D664BA" w:rsidRDefault="00D664BA" w:rsidP="00380D88">
      <w:pPr>
        <w:rPr>
          <w:b/>
          <w:bCs/>
        </w:rPr>
      </w:pPr>
      <w:r>
        <w:rPr>
          <w:b/>
          <w:bCs/>
        </w:rPr>
        <w:t>Psalm 33:11 The counsel of the LORD stands forever, The plans of His heart from generation to generation.</w:t>
      </w:r>
    </w:p>
    <w:p w14:paraId="6831457B" w14:textId="618FF3DE" w:rsidR="00D664BA" w:rsidRDefault="00D664BA" w:rsidP="00380D88">
      <w:pPr>
        <w:rPr>
          <w:b/>
          <w:bCs/>
        </w:rPr>
      </w:pPr>
      <w:r>
        <w:rPr>
          <w:b/>
          <w:bCs/>
        </w:rPr>
        <w:t xml:space="preserve">Isaiah 46:9–11 “Remember the former things long past, For I am God, and there is no other; I am God, and there is no one like Me, </w:t>
      </w:r>
      <w:r w:rsidRPr="00D664BA">
        <w:rPr>
          <w:b/>
          <w:bCs/>
          <w:vertAlign w:val="superscript"/>
        </w:rPr>
        <w:t>10</w:t>
      </w:r>
      <w:r>
        <w:rPr>
          <w:b/>
          <w:bCs/>
        </w:rPr>
        <w:t xml:space="preserve"> Declaring the end from the beginning, And from ancient times things which have not been done, Saying, ‘My purpose will be established, And I will accomplish all My good pleasure’; </w:t>
      </w:r>
      <w:r w:rsidRPr="00D664BA">
        <w:rPr>
          <w:b/>
          <w:bCs/>
          <w:vertAlign w:val="superscript"/>
        </w:rPr>
        <w:t>11</w:t>
      </w:r>
      <w:r>
        <w:rPr>
          <w:b/>
          <w:bCs/>
        </w:rPr>
        <w:t xml:space="preserve"> Calling a bird of prey from the east, The man of My purpose from a far country. Truly I have spoken; truly I will bring it to pass. I have planned it, </w:t>
      </w:r>
      <w:proofErr w:type="gramStart"/>
      <w:r>
        <w:rPr>
          <w:b/>
          <w:bCs/>
        </w:rPr>
        <w:t>surely</w:t>
      </w:r>
      <w:proofErr w:type="gramEnd"/>
      <w:r>
        <w:rPr>
          <w:b/>
          <w:bCs/>
        </w:rPr>
        <w:t xml:space="preserve"> I will do it.</w:t>
      </w:r>
    </w:p>
    <w:p w14:paraId="65311D77" w14:textId="047062F4" w:rsidR="00D664BA" w:rsidRDefault="00D664BA" w:rsidP="00380D88">
      <w:r>
        <w:t xml:space="preserve">In the NT, </w:t>
      </w:r>
      <w:r w:rsidR="009468EA">
        <w:t>Ephesians 1:4 speaks of God’s purpose before creation in choosing to save his elect.</w:t>
      </w:r>
    </w:p>
    <w:p w14:paraId="378CA289" w14:textId="3B861994" w:rsidR="009468EA" w:rsidRDefault="009468EA" w:rsidP="00380D88">
      <w:r w:rsidRPr="009468EA">
        <w:rPr>
          <w:b/>
          <w:bCs/>
        </w:rPr>
        <w:t>Ephesians 1:4 just as He chose us in Him before the foundation of the world, that we would be holy and blameless before Him</w:t>
      </w:r>
      <w:r>
        <w:rPr>
          <w:b/>
          <w:bCs/>
        </w:rPr>
        <w:t>…</w:t>
      </w:r>
      <w:r>
        <w:t xml:space="preserve"> </w:t>
      </w:r>
    </w:p>
    <w:p w14:paraId="1440D552" w14:textId="6276121C" w:rsidR="008C13DD" w:rsidRPr="008C13DD" w:rsidRDefault="008C13DD" w:rsidP="00380D88">
      <w:pPr>
        <w:rPr>
          <w:b/>
          <w:bCs/>
        </w:rPr>
      </w:pPr>
      <w:r w:rsidRPr="008C13DD">
        <w:rPr>
          <w:b/>
          <w:bCs/>
        </w:rPr>
        <w:t xml:space="preserve">Ephesians 1:11 also we have obtained an inheritance, </w:t>
      </w:r>
      <w:r w:rsidRPr="008C13DD">
        <w:rPr>
          <w:b/>
          <w:bCs/>
          <w:u w:val="single"/>
        </w:rPr>
        <w:t>having been predestined according to His purpose who works all things after the counsel of His will</w:t>
      </w:r>
    </w:p>
    <w:p w14:paraId="7293F0C9" w14:textId="23429915" w:rsidR="006F2102" w:rsidRPr="006F2102" w:rsidRDefault="006F2102" w:rsidP="00380D88">
      <w:pPr>
        <w:rPr>
          <w:b/>
          <w:bCs/>
        </w:rPr>
      </w:pPr>
      <w:r w:rsidRPr="006F2102">
        <w:rPr>
          <w:b/>
          <w:bCs/>
        </w:rPr>
        <w:t xml:space="preserve">Ephesians 3:9–11 and to bring to light what is the administration of the mystery which for ages has been hidden in God who created all things; </w:t>
      </w:r>
      <w:r w:rsidRPr="006F2102">
        <w:rPr>
          <w:b/>
          <w:bCs/>
          <w:vertAlign w:val="superscript"/>
        </w:rPr>
        <w:t>10</w:t>
      </w:r>
      <w:r w:rsidRPr="006F2102">
        <w:rPr>
          <w:b/>
          <w:bCs/>
        </w:rPr>
        <w:t xml:space="preserve"> so that the manifold wisdom of God might now be made known through the church to the rulers and the authorities in the heavenly places. </w:t>
      </w:r>
      <w:r w:rsidRPr="006F2102">
        <w:rPr>
          <w:b/>
          <w:bCs/>
          <w:vertAlign w:val="superscript"/>
        </w:rPr>
        <w:t>11</w:t>
      </w:r>
      <w:r w:rsidRPr="006F2102">
        <w:rPr>
          <w:b/>
          <w:bCs/>
        </w:rPr>
        <w:t xml:space="preserve"> </w:t>
      </w:r>
      <w:r w:rsidRPr="006F2102">
        <w:rPr>
          <w:b/>
          <w:bCs/>
          <w:u w:val="single"/>
        </w:rPr>
        <w:t>This was in accordance with the eternal purpose which He carried out in Christ Jesus our Lord</w:t>
      </w:r>
    </w:p>
    <w:p w14:paraId="58C54FDB" w14:textId="5A0E7C19" w:rsidR="006F2102" w:rsidRDefault="00AD7D6A" w:rsidP="00380D88">
      <w:proofErr w:type="gramStart"/>
      <w:r>
        <w:t>So</w:t>
      </w:r>
      <w:proofErr w:type="gramEnd"/>
      <w:r>
        <w:t xml:space="preserve"> the Bible is clear that God’s purposes stand. </w:t>
      </w:r>
    </w:p>
    <w:p w14:paraId="52621B84" w14:textId="711B3258" w:rsidR="00AD7D6A" w:rsidRDefault="00AD7D6A" w:rsidP="00380D88">
      <w:r>
        <w:t xml:space="preserve">That is really, really, </w:t>
      </w:r>
      <w:proofErr w:type="gramStart"/>
      <w:r>
        <w:t>really good</w:t>
      </w:r>
      <w:proofErr w:type="gramEnd"/>
      <w:r>
        <w:t xml:space="preserve"> news. I know I’ve mentioned this verse </w:t>
      </w:r>
      <w:proofErr w:type="gramStart"/>
      <w:r>
        <w:t>a number of</w:t>
      </w:r>
      <w:proofErr w:type="gramEnd"/>
      <w:r>
        <w:t xml:space="preserve"> times already but </w:t>
      </w:r>
      <w:r w:rsidR="00E3000F">
        <w:t>if God was changing in his being, or his purposes then because of our sinfulness, we’d be consumed!</w:t>
      </w:r>
    </w:p>
    <w:p w14:paraId="14E78C0E" w14:textId="164E1BA8" w:rsidR="00E3000F" w:rsidRPr="00E3000F" w:rsidRDefault="00E3000F" w:rsidP="00380D88">
      <w:pPr>
        <w:rPr>
          <w:b/>
          <w:bCs/>
        </w:rPr>
      </w:pPr>
      <w:r w:rsidRPr="00E3000F">
        <w:rPr>
          <w:b/>
          <w:bCs/>
        </w:rPr>
        <w:t>Malachi 3:6 “For I, the LORD, do not change; therefore you, O sons of Jacob, are not consumed.</w:t>
      </w:r>
    </w:p>
    <w:p w14:paraId="599BDB64" w14:textId="13FB550A" w:rsidR="009468EA" w:rsidRPr="00D664BA" w:rsidRDefault="00C55A7A" w:rsidP="00380D88">
      <w:r>
        <w:t>Very closely connected to God’s purposes are his promises…and so God’s unchangeableness also means</w:t>
      </w:r>
      <w:r w:rsidR="00CE49DB">
        <w:t>…</w:t>
      </w:r>
    </w:p>
    <w:p w14:paraId="325599B1" w14:textId="53F9B3AB" w:rsidR="00CE49DB" w:rsidRDefault="00BB778A" w:rsidP="000C739A">
      <w:pPr>
        <w:pStyle w:val="Heading2"/>
      </w:pPr>
      <w:r>
        <w:lastRenderedPageBreak/>
        <w:t>His unchangeableness means that God is unchanging in his promises.</w:t>
      </w:r>
      <w:r w:rsidR="00B86250">
        <w:t xml:space="preserve"> </w:t>
      </w:r>
    </w:p>
    <w:p w14:paraId="0344EFD2" w14:textId="20D445AB" w:rsidR="00CE49DB" w:rsidRDefault="00CE49DB" w:rsidP="00CE49DB">
      <w:pPr>
        <w:rPr>
          <w:lang w:bidi="he-IL"/>
        </w:rPr>
      </w:pPr>
      <w:r>
        <w:rPr>
          <w:lang w:bidi="he-IL"/>
        </w:rPr>
        <w:t>We studied this passage last year</w:t>
      </w:r>
      <w:r w:rsidR="001217D7">
        <w:rPr>
          <w:lang w:bidi="he-IL"/>
        </w:rPr>
        <w:t xml:space="preserve"> </w:t>
      </w:r>
      <w:r w:rsidR="00C928E1">
        <w:rPr>
          <w:lang w:bidi="he-IL"/>
        </w:rPr>
        <w:t xml:space="preserve">and it is one of the </w:t>
      </w:r>
      <w:proofErr w:type="gramStart"/>
      <w:r w:rsidR="00C928E1">
        <w:rPr>
          <w:lang w:bidi="he-IL"/>
        </w:rPr>
        <w:t>most clear</w:t>
      </w:r>
      <w:proofErr w:type="gramEnd"/>
      <w:r w:rsidR="00C928E1">
        <w:rPr>
          <w:lang w:bidi="he-IL"/>
        </w:rPr>
        <w:t xml:space="preserve"> emphatic places in all the Bible about God</w:t>
      </w:r>
      <w:r w:rsidR="00F531D9">
        <w:rPr>
          <w:lang w:bidi="he-IL"/>
        </w:rPr>
        <w:t xml:space="preserve"> not changing when he promises…</w:t>
      </w:r>
    </w:p>
    <w:p w14:paraId="45255DA5" w14:textId="289B58ED" w:rsidR="00F531D9" w:rsidRPr="00E82FDC" w:rsidRDefault="00F531D9" w:rsidP="00CE49DB">
      <w:pPr>
        <w:rPr>
          <w:b/>
          <w:bCs/>
          <w:lang w:bidi="he-IL"/>
        </w:rPr>
      </w:pPr>
      <w:r w:rsidRPr="007B02D3">
        <w:rPr>
          <w:b/>
          <w:bCs/>
          <w:highlight w:val="yellow"/>
          <w:lang w:bidi="he-IL"/>
        </w:rPr>
        <w:t xml:space="preserve">Hebrews 6:13–18 For when God made the promise to Abraham, since He could swear by no one greater, He swore by Himself, </w:t>
      </w:r>
      <w:r w:rsidRPr="007B02D3">
        <w:rPr>
          <w:b/>
          <w:bCs/>
          <w:highlight w:val="yellow"/>
          <w:vertAlign w:val="superscript"/>
          <w:lang w:bidi="he-IL"/>
        </w:rPr>
        <w:t>14</w:t>
      </w:r>
      <w:r w:rsidRPr="007B02D3">
        <w:rPr>
          <w:b/>
          <w:bCs/>
          <w:highlight w:val="yellow"/>
          <w:lang w:bidi="he-IL"/>
        </w:rPr>
        <w:t xml:space="preserve"> saying, “I WILL SURELY BLESS YOU AND I WILL SURELY MULTIPLY YOU.” </w:t>
      </w:r>
      <w:r w:rsidRPr="007B02D3">
        <w:rPr>
          <w:b/>
          <w:bCs/>
          <w:highlight w:val="yellow"/>
          <w:vertAlign w:val="superscript"/>
          <w:lang w:bidi="he-IL"/>
        </w:rPr>
        <w:t>15</w:t>
      </w:r>
      <w:r w:rsidRPr="007B02D3">
        <w:rPr>
          <w:b/>
          <w:bCs/>
          <w:highlight w:val="yellow"/>
          <w:lang w:bidi="he-IL"/>
        </w:rPr>
        <w:t xml:space="preserve"> And so, having patiently waited, he obtained the promise. </w:t>
      </w:r>
      <w:r w:rsidRPr="007B02D3">
        <w:rPr>
          <w:b/>
          <w:bCs/>
          <w:highlight w:val="yellow"/>
          <w:vertAlign w:val="superscript"/>
          <w:lang w:bidi="he-IL"/>
        </w:rPr>
        <w:t>16</w:t>
      </w:r>
      <w:r w:rsidRPr="007B02D3">
        <w:rPr>
          <w:b/>
          <w:bCs/>
          <w:highlight w:val="yellow"/>
          <w:lang w:bidi="he-IL"/>
        </w:rPr>
        <w:t xml:space="preserve"> For men swear by one greater than themselves, and with them an oath given as confirmation is an end of every dispute. </w:t>
      </w:r>
      <w:r w:rsidRPr="007B02D3">
        <w:rPr>
          <w:b/>
          <w:bCs/>
          <w:highlight w:val="yellow"/>
          <w:vertAlign w:val="superscript"/>
          <w:lang w:bidi="he-IL"/>
        </w:rPr>
        <w:t>17</w:t>
      </w:r>
      <w:r w:rsidRPr="007B02D3">
        <w:rPr>
          <w:b/>
          <w:bCs/>
          <w:highlight w:val="yellow"/>
          <w:lang w:bidi="he-IL"/>
        </w:rPr>
        <w:t xml:space="preserve"> In the same way God, desiring even more to show to the heirs of the promise </w:t>
      </w:r>
      <w:r w:rsidRPr="007B02D3">
        <w:rPr>
          <w:b/>
          <w:bCs/>
          <w:highlight w:val="yellow"/>
          <w:u w:val="single"/>
          <w:lang w:bidi="he-IL"/>
        </w:rPr>
        <w:t xml:space="preserve">the unchangeableness of His purpose, interposed with an oath, </w:t>
      </w:r>
      <w:r w:rsidRPr="007B02D3">
        <w:rPr>
          <w:b/>
          <w:bCs/>
          <w:highlight w:val="yellow"/>
          <w:u w:val="single"/>
          <w:vertAlign w:val="superscript"/>
          <w:lang w:bidi="he-IL"/>
        </w:rPr>
        <w:t>18</w:t>
      </w:r>
      <w:r w:rsidRPr="007B02D3">
        <w:rPr>
          <w:b/>
          <w:bCs/>
          <w:highlight w:val="yellow"/>
          <w:u w:val="single"/>
          <w:lang w:bidi="he-IL"/>
        </w:rPr>
        <w:t xml:space="preserve"> so that by two unchangeable things in which it is impossible for God to lie,</w:t>
      </w:r>
      <w:r w:rsidRPr="007B02D3">
        <w:rPr>
          <w:b/>
          <w:bCs/>
          <w:highlight w:val="yellow"/>
          <w:lang w:bidi="he-IL"/>
        </w:rPr>
        <w:t xml:space="preserve"> we who have taken refuge would have strong encouragement to take hold of the hope set before us.</w:t>
      </w:r>
    </w:p>
    <w:p w14:paraId="0E3B1082" w14:textId="31B7496E" w:rsidR="00621169" w:rsidRDefault="00E82FDC" w:rsidP="000C739A">
      <w:pPr>
        <w:rPr>
          <w:lang w:bidi="he-IL"/>
        </w:rPr>
      </w:pPr>
      <w:r>
        <w:rPr>
          <w:lang w:bidi="he-IL"/>
        </w:rPr>
        <w:t xml:space="preserve">This passage certainly supports the previous point that God’s purposes do not change…but in v.18 when it says that </w:t>
      </w:r>
      <w:r>
        <w:rPr>
          <w:i/>
          <w:iCs/>
          <w:lang w:bidi="he-IL"/>
        </w:rPr>
        <w:t>by two unchangeable things</w:t>
      </w:r>
      <w:r w:rsidR="002F2FE0">
        <w:rPr>
          <w:i/>
          <w:iCs/>
          <w:lang w:bidi="he-IL"/>
        </w:rPr>
        <w:t>, IN which it is impossible for God to lie</w:t>
      </w:r>
      <w:r w:rsidR="002F2FE0">
        <w:rPr>
          <w:lang w:bidi="he-IL"/>
        </w:rPr>
        <w:t>…</w:t>
      </w:r>
    </w:p>
    <w:p w14:paraId="1ECBECD4" w14:textId="12ACBC3E" w:rsidR="002F2FE0" w:rsidRDefault="002F2FE0" w:rsidP="002F2FE0">
      <w:pPr>
        <w:pStyle w:val="ListParagraph"/>
        <w:numPr>
          <w:ilvl w:val="0"/>
          <w:numId w:val="43"/>
        </w:numPr>
        <w:rPr>
          <w:lang w:bidi="he-IL"/>
        </w:rPr>
      </w:pPr>
      <w:r>
        <w:rPr>
          <w:lang w:bidi="he-IL"/>
        </w:rPr>
        <w:t>The two unchangeable things are a promise and an oath. And on top of God making a promise which he will not change…and an oath which he will never break…it’s impossible for God to lie.</w:t>
      </w:r>
    </w:p>
    <w:p w14:paraId="2BDBC025" w14:textId="7739ECB2" w:rsidR="002F2FE0" w:rsidRDefault="002F2FE0" w:rsidP="002F2FE0">
      <w:pPr>
        <w:pStyle w:val="ListParagraph"/>
        <w:numPr>
          <w:ilvl w:val="1"/>
          <w:numId w:val="43"/>
        </w:numPr>
        <w:rPr>
          <w:lang w:bidi="he-IL"/>
        </w:rPr>
      </w:pPr>
      <w:proofErr w:type="gramStart"/>
      <w:r>
        <w:rPr>
          <w:lang w:bidi="he-IL"/>
        </w:rPr>
        <w:t>So</w:t>
      </w:r>
      <w:proofErr w:type="gramEnd"/>
      <w:r>
        <w:rPr>
          <w:lang w:bidi="he-IL"/>
        </w:rPr>
        <w:t xml:space="preserve"> it’s like a triple seal of certainty that God will do what he said!</w:t>
      </w:r>
    </w:p>
    <w:p w14:paraId="2C9E2A70" w14:textId="7BF09805" w:rsidR="00124001" w:rsidRDefault="00124001" w:rsidP="00124001">
      <w:pPr>
        <w:rPr>
          <w:lang w:bidi="he-IL"/>
        </w:rPr>
      </w:pPr>
      <w:r>
        <w:rPr>
          <w:lang w:bidi="he-IL"/>
        </w:rPr>
        <w:t>Now, we’re going to wait to get to specific application</w:t>
      </w:r>
      <w:r w:rsidR="00C8498B">
        <w:rPr>
          <w:lang w:bidi="he-IL"/>
        </w:rPr>
        <w:t xml:space="preserve"> till point 3, but I hope there is some pretty obvious application that is hitting you already as we’ve considered God’s immutability.</w:t>
      </w:r>
    </w:p>
    <w:p w14:paraId="51FF05BD" w14:textId="6F7EB32B" w:rsidR="00C8498B" w:rsidRPr="002F2FE0" w:rsidRDefault="00C8498B" w:rsidP="00124001">
      <w:pPr>
        <w:rPr>
          <w:lang w:bidi="he-IL"/>
        </w:rPr>
      </w:pPr>
      <w:r>
        <w:rPr>
          <w:lang w:bidi="he-IL"/>
        </w:rPr>
        <w:t xml:space="preserve">But before we get </w:t>
      </w:r>
      <w:r w:rsidR="00D33749">
        <w:rPr>
          <w:lang w:bidi="he-IL"/>
        </w:rPr>
        <w:t>there,</w:t>
      </w:r>
      <w:r>
        <w:rPr>
          <w:lang w:bidi="he-IL"/>
        </w:rPr>
        <w:t xml:space="preserve"> I do want to spend </w:t>
      </w:r>
      <w:r w:rsidR="00D33749">
        <w:rPr>
          <w:lang w:bidi="he-IL"/>
        </w:rPr>
        <w:t>some time</w:t>
      </w:r>
      <w:r>
        <w:rPr>
          <w:lang w:bidi="he-IL"/>
        </w:rPr>
        <w:t xml:space="preserve"> thinking about what God’s immutability does not mean…</w:t>
      </w:r>
    </w:p>
    <w:p w14:paraId="343E8FD1" w14:textId="6CF56150" w:rsidR="00F344C7" w:rsidRDefault="00F344C7" w:rsidP="00F344C7">
      <w:pPr>
        <w:pStyle w:val="Heading1"/>
      </w:pPr>
      <w:r>
        <w:t xml:space="preserve">What does </w:t>
      </w:r>
      <w:r w:rsidR="00A34D18">
        <w:t>God’s immutability</w:t>
      </w:r>
      <w:r>
        <w:t xml:space="preserve"> NOT mean</w:t>
      </w:r>
      <w:r w:rsidR="00904F17">
        <w:t>?</w:t>
      </w:r>
    </w:p>
    <w:p w14:paraId="61D4093E" w14:textId="1EADF04A" w:rsidR="006C4BAB" w:rsidRDefault="000F5CB2" w:rsidP="006C4BAB">
      <w:pPr>
        <w:tabs>
          <w:tab w:val="left" w:pos="1828"/>
        </w:tabs>
        <w:rPr>
          <w:lang w:bidi="he-IL"/>
        </w:rPr>
      </w:pPr>
      <w:r>
        <w:rPr>
          <w:lang w:bidi="he-IL"/>
        </w:rPr>
        <w:t xml:space="preserve">Saying what it isn’t can really, really </w:t>
      </w:r>
      <w:proofErr w:type="gramStart"/>
      <w:r>
        <w:rPr>
          <w:lang w:bidi="he-IL"/>
        </w:rPr>
        <w:t>be helpful in understanding</w:t>
      </w:r>
      <w:proofErr w:type="gramEnd"/>
      <w:r>
        <w:rPr>
          <w:lang w:bidi="he-IL"/>
        </w:rPr>
        <w:t xml:space="preserve"> fully what his </w:t>
      </w:r>
      <w:r w:rsidR="00CD53FD">
        <w:rPr>
          <w:lang w:bidi="he-IL"/>
        </w:rPr>
        <w:t>immutability/unchangeableness is.</w:t>
      </w:r>
      <w:r w:rsidR="00D15C28">
        <w:rPr>
          <w:lang w:bidi="he-IL"/>
        </w:rPr>
        <w:t xml:space="preserve"> </w:t>
      </w:r>
      <w:proofErr w:type="gramStart"/>
      <w:r w:rsidR="00D15C28">
        <w:rPr>
          <w:lang w:bidi="he-IL"/>
        </w:rPr>
        <w:t>So</w:t>
      </w:r>
      <w:proofErr w:type="gramEnd"/>
      <w:r w:rsidR="00D15C28">
        <w:rPr>
          <w:lang w:bidi="he-IL"/>
        </w:rPr>
        <w:t xml:space="preserve"> we’ve spent the first point positively talking about what it is, but now we’ll spend some time on the negative side of the coin thinking about what it isn’t. </w:t>
      </w:r>
    </w:p>
    <w:p w14:paraId="0DA45444" w14:textId="30161390" w:rsidR="00D15C28" w:rsidRDefault="00D15C28" w:rsidP="006C4BAB">
      <w:pPr>
        <w:tabs>
          <w:tab w:val="left" w:pos="1828"/>
        </w:tabs>
        <w:rPr>
          <w:lang w:bidi="he-IL"/>
        </w:rPr>
      </w:pPr>
      <w:r>
        <w:rPr>
          <w:lang w:bidi="he-IL"/>
        </w:rPr>
        <w:t>First…</w:t>
      </w:r>
    </w:p>
    <w:p w14:paraId="1AC34F25" w14:textId="0DA6C509" w:rsidR="00CD53FD" w:rsidRDefault="0005456E" w:rsidP="00CD53FD">
      <w:pPr>
        <w:pStyle w:val="Heading2"/>
        <w:numPr>
          <w:ilvl w:val="0"/>
          <w:numId w:val="44"/>
        </w:numPr>
      </w:pPr>
      <w:r>
        <w:t>It does not mean that God has no emotions</w:t>
      </w:r>
      <w:r w:rsidR="00DE4FC2">
        <w:t xml:space="preserve"> or passions</w:t>
      </w:r>
      <w:r w:rsidR="00903E90">
        <w:t xml:space="preserve"> (i.e. God is not impassible).</w:t>
      </w:r>
    </w:p>
    <w:p w14:paraId="2D4EB70F" w14:textId="5638CBAD" w:rsidR="007716A0" w:rsidRDefault="007716A0" w:rsidP="0005456E">
      <w:pPr>
        <w:rPr>
          <w:lang w:bidi="he-IL"/>
        </w:rPr>
      </w:pPr>
      <w:r>
        <w:rPr>
          <w:lang w:bidi="he-IL"/>
        </w:rPr>
        <w:t>I put the term “impassible” on the outline because if you’re studying systematic theology</w:t>
      </w:r>
      <w:r w:rsidR="00224823">
        <w:rPr>
          <w:lang w:bidi="he-IL"/>
        </w:rPr>
        <w:t xml:space="preserve"> or reading theology you might come across the word</w:t>
      </w:r>
      <w:r w:rsidR="005A2434">
        <w:rPr>
          <w:lang w:bidi="he-IL"/>
        </w:rPr>
        <w:t xml:space="preserve"> or you may have heard of this. </w:t>
      </w:r>
    </w:p>
    <w:p w14:paraId="3FF78898" w14:textId="672A7489" w:rsidR="008C11B5" w:rsidRPr="008C11B5" w:rsidRDefault="00463010" w:rsidP="008C11B5">
      <w:pPr>
        <w:rPr>
          <w:i/>
          <w:iCs/>
          <w:lang w:bidi="he-IL"/>
        </w:rPr>
      </w:pPr>
      <w:r>
        <w:rPr>
          <w:lang w:bidi="he-IL"/>
        </w:rPr>
        <w:t xml:space="preserve">Westminster </w:t>
      </w:r>
      <w:r w:rsidR="00C52176">
        <w:rPr>
          <w:lang w:bidi="he-IL"/>
        </w:rPr>
        <w:t xml:space="preserve">catechism says God is without “passions.” </w:t>
      </w:r>
      <w:r w:rsidR="009C5E69">
        <w:rPr>
          <w:lang w:bidi="he-IL"/>
        </w:rPr>
        <w:t>The</w:t>
      </w:r>
      <w:r w:rsidR="00A6550B">
        <w:rPr>
          <w:lang w:bidi="he-IL"/>
        </w:rPr>
        <w:t xml:space="preserve"> scripture </w:t>
      </w:r>
      <w:proofErr w:type="gramStart"/>
      <w:r w:rsidR="00A6550B">
        <w:rPr>
          <w:lang w:bidi="he-IL"/>
        </w:rPr>
        <w:t>reference</w:t>
      </w:r>
      <w:proofErr w:type="gramEnd"/>
      <w:r w:rsidR="00A6550B">
        <w:rPr>
          <w:lang w:bidi="he-IL"/>
        </w:rPr>
        <w:t xml:space="preserve"> </w:t>
      </w:r>
      <w:r w:rsidR="009C5E69">
        <w:rPr>
          <w:lang w:bidi="he-IL"/>
        </w:rPr>
        <w:t xml:space="preserve">the </w:t>
      </w:r>
      <w:r w:rsidR="008C11B5">
        <w:rPr>
          <w:lang w:bidi="he-IL"/>
        </w:rPr>
        <w:t>catechism</w:t>
      </w:r>
      <w:r w:rsidR="00A6550B">
        <w:rPr>
          <w:lang w:bidi="he-IL"/>
        </w:rPr>
        <w:t xml:space="preserve"> pull</w:t>
      </w:r>
      <w:r w:rsidR="009C5E69">
        <w:rPr>
          <w:lang w:bidi="he-IL"/>
        </w:rPr>
        <w:t>s</w:t>
      </w:r>
      <w:r w:rsidR="00A6550B">
        <w:rPr>
          <w:lang w:bidi="he-IL"/>
        </w:rPr>
        <w:t xml:space="preserve"> that from is Acts 14:15…if you </w:t>
      </w:r>
      <w:r w:rsidR="009C5E69">
        <w:rPr>
          <w:lang w:bidi="he-IL"/>
        </w:rPr>
        <w:t xml:space="preserve">go and </w:t>
      </w:r>
      <w:r w:rsidR="00A6550B">
        <w:rPr>
          <w:lang w:bidi="he-IL"/>
        </w:rPr>
        <w:t xml:space="preserve">read that </w:t>
      </w:r>
      <w:proofErr w:type="gramStart"/>
      <w:r w:rsidR="00A6550B">
        <w:rPr>
          <w:lang w:bidi="he-IL"/>
        </w:rPr>
        <w:t>verse</w:t>
      </w:r>
      <w:proofErr w:type="gramEnd"/>
      <w:r w:rsidR="00A6550B">
        <w:rPr>
          <w:lang w:bidi="he-IL"/>
        </w:rPr>
        <w:t xml:space="preserve"> you’d probably scratch your head and say, “How does that verse support that God doesn’t have emotions or ‘passions’?”</w:t>
      </w:r>
      <w:r w:rsidR="008C11B5">
        <w:rPr>
          <w:lang w:bidi="he-IL"/>
        </w:rPr>
        <w:t xml:space="preserve"> </w:t>
      </w:r>
      <w:r w:rsidR="008C11B5">
        <w:rPr>
          <w:i/>
          <w:iCs/>
          <w:lang w:bidi="he-IL"/>
        </w:rPr>
        <w:t xml:space="preserve">And the answer </w:t>
      </w:r>
      <w:proofErr w:type="gramStart"/>
      <w:r w:rsidR="008C11B5">
        <w:rPr>
          <w:i/>
          <w:iCs/>
          <w:lang w:bidi="he-IL"/>
        </w:rPr>
        <w:t>is,</w:t>
      </w:r>
      <w:proofErr w:type="gramEnd"/>
      <w:r w:rsidR="008C11B5">
        <w:rPr>
          <w:i/>
          <w:iCs/>
          <w:lang w:bidi="he-IL"/>
        </w:rPr>
        <w:t xml:space="preserve"> that it doesn’t. </w:t>
      </w:r>
    </w:p>
    <w:p w14:paraId="407EFB35" w14:textId="244E264B" w:rsidR="0005456E" w:rsidRPr="00293D7F" w:rsidRDefault="0066020F" w:rsidP="0005456E">
      <w:pPr>
        <w:rPr>
          <w:i/>
          <w:iCs/>
          <w:lang w:bidi="he-IL"/>
        </w:rPr>
      </w:pPr>
      <w:r>
        <w:rPr>
          <w:lang w:bidi="he-IL"/>
        </w:rPr>
        <w:lastRenderedPageBreak/>
        <w:t xml:space="preserve">To say that God is without emotions </w:t>
      </w:r>
      <w:r w:rsidR="00746FC5">
        <w:rPr>
          <w:lang w:bidi="he-IL"/>
        </w:rPr>
        <w:t xml:space="preserve">goes </w:t>
      </w:r>
      <w:r w:rsidR="00B30304">
        <w:rPr>
          <w:lang w:bidi="he-IL"/>
        </w:rPr>
        <w:t>beyond what Scripture would teach…</w:t>
      </w:r>
      <w:r w:rsidR="00B30304" w:rsidRPr="0066020F">
        <w:rPr>
          <w:i/>
          <w:iCs/>
          <w:u w:val="single"/>
          <w:lang w:bidi="he-IL"/>
        </w:rPr>
        <w:t>but the idea of God having no emotions is related to God’s immutability</w:t>
      </w:r>
      <w:r w:rsidR="00293D7F">
        <w:rPr>
          <w:i/>
          <w:iCs/>
          <w:u w:val="single"/>
          <w:lang w:bidi="he-IL"/>
        </w:rPr>
        <w:t xml:space="preserve">, </w:t>
      </w:r>
      <w:r w:rsidR="00293D7F">
        <w:rPr>
          <w:i/>
          <w:iCs/>
          <w:lang w:bidi="he-IL"/>
        </w:rPr>
        <w:t xml:space="preserve">and because </w:t>
      </w:r>
      <w:r w:rsidR="00BC7AAF">
        <w:rPr>
          <w:i/>
          <w:iCs/>
          <w:lang w:bidi="he-IL"/>
        </w:rPr>
        <w:t>God’s</w:t>
      </w:r>
      <w:r w:rsidR="00293D7F">
        <w:rPr>
          <w:i/>
          <w:iCs/>
          <w:lang w:bidi="he-IL"/>
        </w:rPr>
        <w:t xml:space="preserve"> immutability is so clear</w:t>
      </w:r>
      <w:r w:rsidR="00BC7AAF">
        <w:rPr>
          <w:i/>
          <w:iCs/>
          <w:lang w:bidi="he-IL"/>
        </w:rPr>
        <w:t>ly</w:t>
      </w:r>
      <w:r w:rsidR="00293D7F">
        <w:rPr>
          <w:i/>
          <w:iCs/>
          <w:lang w:bidi="he-IL"/>
        </w:rPr>
        <w:t xml:space="preserve"> taught in scripture one of the ways that people try and make sense of it, is by </w:t>
      </w:r>
      <w:r w:rsidR="00473A67">
        <w:rPr>
          <w:i/>
          <w:iCs/>
          <w:lang w:bidi="he-IL"/>
        </w:rPr>
        <w:t xml:space="preserve">projecting an “emotionless” god onto the God of the Bible. </w:t>
      </w:r>
    </w:p>
    <w:p w14:paraId="596C0685" w14:textId="4CDAE1C0" w:rsidR="00B30304" w:rsidRDefault="00B30304" w:rsidP="00B30304">
      <w:pPr>
        <w:pStyle w:val="ListParagraph"/>
        <w:numPr>
          <w:ilvl w:val="0"/>
          <w:numId w:val="43"/>
        </w:numPr>
        <w:rPr>
          <w:lang w:bidi="he-IL"/>
        </w:rPr>
      </w:pPr>
      <w:r>
        <w:rPr>
          <w:lang w:bidi="he-IL"/>
        </w:rPr>
        <w:t xml:space="preserve">It is thought, that if God </w:t>
      </w:r>
      <w:r w:rsidR="00E441DA">
        <w:rPr>
          <w:lang w:bidi="he-IL"/>
        </w:rPr>
        <w:t xml:space="preserve">is unchanging then he must not have emotions. </w:t>
      </w:r>
    </w:p>
    <w:p w14:paraId="7815A488" w14:textId="0023F7F5" w:rsidR="00E441DA" w:rsidRDefault="00E441DA" w:rsidP="00B30304">
      <w:pPr>
        <w:pStyle w:val="ListParagraph"/>
        <w:numPr>
          <w:ilvl w:val="0"/>
          <w:numId w:val="43"/>
        </w:numPr>
        <w:rPr>
          <w:lang w:bidi="he-IL"/>
        </w:rPr>
      </w:pPr>
      <w:r>
        <w:rPr>
          <w:lang w:bidi="he-IL"/>
        </w:rPr>
        <w:t xml:space="preserve">Which on the surface makes perfect sense in our mind, because our emotions </w:t>
      </w:r>
      <w:r w:rsidR="00D3701C">
        <w:rPr>
          <w:lang w:bidi="he-IL"/>
        </w:rPr>
        <w:t xml:space="preserve">stem from </w:t>
      </w:r>
      <w:r w:rsidR="005525DC">
        <w:rPr>
          <w:lang w:bidi="he-IL"/>
        </w:rPr>
        <w:t>things</w:t>
      </w:r>
      <w:r w:rsidR="00D3701C">
        <w:rPr>
          <w:lang w:bidi="he-IL"/>
        </w:rPr>
        <w:t xml:space="preserve"> changing</w:t>
      </w:r>
      <w:r w:rsidR="00506CBB">
        <w:rPr>
          <w:lang w:bidi="he-IL"/>
        </w:rPr>
        <w:t>.</w:t>
      </w:r>
    </w:p>
    <w:p w14:paraId="62A86DB8" w14:textId="6F31D4BF" w:rsidR="00D3701C" w:rsidRDefault="00506CBB" w:rsidP="00D3701C">
      <w:pPr>
        <w:rPr>
          <w:lang w:bidi="he-IL"/>
        </w:rPr>
      </w:pPr>
      <w:r>
        <w:rPr>
          <w:lang w:bidi="he-IL"/>
        </w:rPr>
        <w:t>For example, w</w:t>
      </w:r>
      <w:r w:rsidR="00D3701C">
        <w:rPr>
          <w:lang w:bidi="he-IL"/>
        </w:rPr>
        <w:t xml:space="preserve">e feel joy when we are surprised with a wonderful </w:t>
      </w:r>
      <w:r>
        <w:rPr>
          <w:lang w:bidi="he-IL"/>
        </w:rPr>
        <w:t>gift</w:t>
      </w:r>
      <w:r w:rsidR="00C6527C">
        <w:rPr>
          <w:lang w:bidi="he-IL"/>
        </w:rPr>
        <w:t xml:space="preserve">. If we </w:t>
      </w:r>
      <w:r w:rsidR="00006697">
        <w:rPr>
          <w:lang w:bidi="he-IL"/>
        </w:rPr>
        <w:t>had known the gift was coming</w:t>
      </w:r>
      <w:r w:rsidR="00C6527C">
        <w:rPr>
          <w:lang w:bidi="he-IL"/>
        </w:rPr>
        <w:t xml:space="preserve">, </w:t>
      </w:r>
      <w:r w:rsidR="00006697">
        <w:rPr>
          <w:lang w:bidi="he-IL"/>
        </w:rPr>
        <w:t xml:space="preserve">and </w:t>
      </w:r>
      <w:r w:rsidR="00C6527C">
        <w:rPr>
          <w:lang w:bidi="he-IL"/>
        </w:rPr>
        <w:t>when it was coming</w:t>
      </w:r>
      <w:r w:rsidR="004638C0">
        <w:rPr>
          <w:lang w:bidi="he-IL"/>
        </w:rPr>
        <w:t xml:space="preserve"> and every detail about it that would remove the emotion of surprise and at least dampen the</w:t>
      </w:r>
      <w:r w:rsidR="00170C98">
        <w:rPr>
          <w:lang w:bidi="he-IL"/>
        </w:rPr>
        <w:t xml:space="preserve"> intensity of the</w:t>
      </w:r>
      <w:r w:rsidR="00006697">
        <w:rPr>
          <w:lang w:bidi="he-IL"/>
        </w:rPr>
        <w:t xml:space="preserve"> </w:t>
      </w:r>
      <w:r w:rsidR="00170C98">
        <w:rPr>
          <w:lang w:bidi="he-IL"/>
        </w:rPr>
        <w:t>joy</w:t>
      </w:r>
      <w:r w:rsidR="00006697">
        <w:rPr>
          <w:lang w:bidi="he-IL"/>
        </w:rPr>
        <w:t xml:space="preserve"> in receiving the gift. </w:t>
      </w:r>
    </w:p>
    <w:p w14:paraId="0E1E1CB7" w14:textId="270436A7" w:rsidR="00006697" w:rsidRDefault="00006697" w:rsidP="00006697">
      <w:pPr>
        <w:pStyle w:val="ListParagraph"/>
        <w:numPr>
          <w:ilvl w:val="0"/>
          <w:numId w:val="43"/>
        </w:numPr>
        <w:rPr>
          <w:lang w:bidi="he-IL"/>
        </w:rPr>
      </w:pPr>
      <w:r>
        <w:rPr>
          <w:lang w:bidi="he-IL"/>
        </w:rPr>
        <w:t xml:space="preserve">And </w:t>
      </w:r>
      <w:proofErr w:type="gramStart"/>
      <w:r>
        <w:rPr>
          <w:lang w:bidi="he-IL"/>
        </w:rPr>
        <w:t>so</w:t>
      </w:r>
      <w:proofErr w:type="gramEnd"/>
      <w:r>
        <w:rPr>
          <w:lang w:bidi="he-IL"/>
        </w:rPr>
        <w:t xml:space="preserve"> it is thought that because our emotions depend on </w:t>
      </w:r>
      <w:r w:rsidR="00810B68">
        <w:rPr>
          <w:lang w:bidi="he-IL"/>
        </w:rPr>
        <w:t xml:space="preserve">us experiencing new things and learning </w:t>
      </w:r>
      <w:r w:rsidR="00D26A9F">
        <w:rPr>
          <w:lang w:bidi="he-IL"/>
        </w:rPr>
        <w:t>new</w:t>
      </w:r>
      <w:r w:rsidR="00810B68">
        <w:rPr>
          <w:lang w:bidi="he-IL"/>
        </w:rPr>
        <w:t xml:space="preserve"> things, we then conceive of God in the same way. </w:t>
      </w:r>
    </w:p>
    <w:p w14:paraId="5CFFA987" w14:textId="14A48C09" w:rsidR="001E5CA0" w:rsidRDefault="0089615D" w:rsidP="00B01499">
      <w:pPr>
        <w:rPr>
          <w:lang w:bidi="he-IL"/>
        </w:rPr>
      </w:pPr>
      <w:r>
        <w:rPr>
          <w:lang w:bidi="he-IL"/>
        </w:rPr>
        <w:t xml:space="preserve">But God is not like us…he is holy! He is the incomparable God. He is the Creator and we are creatures! </w:t>
      </w:r>
    </w:p>
    <w:p w14:paraId="2A5490A7" w14:textId="3B90B252" w:rsidR="0089615D" w:rsidRDefault="0089615D" w:rsidP="00B01499">
      <w:pPr>
        <w:rPr>
          <w:i/>
          <w:iCs/>
          <w:lang w:bidi="he-IL"/>
        </w:rPr>
      </w:pPr>
      <w:r>
        <w:rPr>
          <w:lang w:bidi="he-IL"/>
        </w:rPr>
        <w:t xml:space="preserve">We must be careful not to </w:t>
      </w:r>
      <w:r w:rsidR="00CC02FB">
        <w:rPr>
          <w:lang w:bidi="he-IL"/>
        </w:rPr>
        <w:t xml:space="preserve">create a god in </w:t>
      </w:r>
      <w:r w:rsidR="00CC02FB">
        <w:rPr>
          <w:i/>
          <w:iCs/>
          <w:lang w:bidi="he-IL"/>
        </w:rPr>
        <w:t>OUR OWN IMAGE…</w:t>
      </w:r>
      <w:r w:rsidR="00CC02FB">
        <w:rPr>
          <w:lang w:bidi="he-IL"/>
        </w:rPr>
        <w:t xml:space="preserve">but rather that we would </w:t>
      </w:r>
      <w:r w:rsidR="00951A7B">
        <w:rPr>
          <w:lang w:bidi="he-IL"/>
        </w:rPr>
        <w:t xml:space="preserve">believe and receive the God who has revealed himself in Scripture and made us </w:t>
      </w:r>
      <w:r w:rsidR="00951A7B">
        <w:rPr>
          <w:i/>
          <w:iCs/>
          <w:lang w:bidi="he-IL"/>
        </w:rPr>
        <w:t>IN HIS IMAGE.</w:t>
      </w:r>
    </w:p>
    <w:p w14:paraId="325630D6" w14:textId="2D5E11D0" w:rsidR="003911CC" w:rsidRDefault="00CA76FE" w:rsidP="00B01499">
      <w:pPr>
        <w:rPr>
          <w:lang w:bidi="he-IL"/>
        </w:rPr>
      </w:pPr>
      <w:r>
        <w:rPr>
          <w:lang w:bidi="he-IL"/>
        </w:rPr>
        <w:t>There are tons of Scriptures that support God having emotions.</w:t>
      </w:r>
    </w:p>
    <w:p w14:paraId="422C7781" w14:textId="40FE14E6" w:rsidR="00CA76FE" w:rsidRDefault="00D47629" w:rsidP="00B01499">
      <w:pPr>
        <w:rPr>
          <w:lang w:bidi="he-IL"/>
        </w:rPr>
      </w:pPr>
      <w:r>
        <w:rPr>
          <w:lang w:bidi="he-IL"/>
        </w:rPr>
        <w:t xml:space="preserve">Zeph. 3:17 shows God’s deep </w:t>
      </w:r>
      <w:r w:rsidR="00E30622">
        <w:rPr>
          <w:lang w:bidi="he-IL"/>
        </w:rPr>
        <w:t>emotions of joy…</w:t>
      </w:r>
    </w:p>
    <w:p w14:paraId="1D848E9D" w14:textId="42CB94C6" w:rsidR="00E30622" w:rsidRDefault="00E30622" w:rsidP="00B01499">
      <w:pPr>
        <w:rPr>
          <w:b/>
          <w:bCs/>
          <w:lang w:bidi="he-IL"/>
        </w:rPr>
      </w:pPr>
      <w:r w:rsidRPr="00E30622">
        <w:rPr>
          <w:b/>
          <w:bCs/>
          <w:lang w:bidi="he-IL"/>
        </w:rPr>
        <w:t>Zephaniah 3:17 “The LORD your God is in your midst, A victorious warrior. He will exult over you with joy, He will be quiet in His love, He will rejoice over you with shouts of joy.</w:t>
      </w:r>
    </w:p>
    <w:p w14:paraId="714DF511" w14:textId="600643D2" w:rsidR="00E30622" w:rsidRDefault="00C63E91" w:rsidP="00B01499">
      <w:pPr>
        <w:rPr>
          <w:lang w:bidi="he-IL"/>
        </w:rPr>
      </w:pPr>
      <w:r>
        <w:rPr>
          <w:lang w:bidi="he-IL"/>
        </w:rPr>
        <w:t>Eph 4:30 shows that God experience grief.</w:t>
      </w:r>
    </w:p>
    <w:p w14:paraId="3AE38E0C" w14:textId="1C1526DA" w:rsidR="00C63E91" w:rsidRPr="00C63E91" w:rsidRDefault="00C63E91" w:rsidP="00B01499">
      <w:pPr>
        <w:rPr>
          <w:b/>
          <w:bCs/>
          <w:lang w:bidi="he-IL"/>
        </w:rPr>
      </w:pPr>
      <w:r w:rsidRPr="00C63E91">
        <w:rPr>
          <w:b/>
          <w:bCs/>
          <w:lang w:bidi="he-IL"/>
        </w:rPr>
        <w:t>Ephesians 4:30 Do not grieve the Holy Spirit of God, by whom you were sealed for the day of redemption.</w:t>
      </w:r>
    </w:p>
    <w:p w14:paraId="29C0407E" w14:textId="17DD4925" w:rsidR="00E30622" w:rsidRDefault="00EC2077" w:rsidP="00B01499">
      <w:pPr>
        <w:rPr>
          <w:lang w:bidi="he-IL"/>
        </w:rPr>
      </w:pPr>
      <w:r>
        <w:rPr>
          <w:lang w:bidi="he-IL"/>
        </w:rPr>
        <w:t>Closely related to the issue of emotions</w:t>
      </w:r>
      <w:r w:rsidR="00331572">
        <w:rPr>
          <w:lang w:bidi="he-IL"/>
        </w:rPr>
        <w:t xml:space="preserve"> is the issue of changing one’s mind…</w:t>
      </w:r>
    </w:p>
    <w:p w14:paraId="06D59B90" w14:textId="725BA663" w:rsidR="001663F7" w:rsidRPr="003911CC" w:rsidRDefault="001663F7" w:rsidP="00B01499">
      <w:pPr>
        <w:rPr>
          <w:lang w:bidi="he-IL"/>
        </w:rPr>
      </w:pPr>
      <w:r>
        <w:rPr>
          <w:lang w:bidi="he-IL"/>
        </w:rPr>
        <w:t>God’s immutability doesn’t mean that God doesn’t change his mind…</w:t>
      </w:r>
    </w:p>
    <w:p w14:paraId="0A3E4FCC" w14:textId="77777777" w:rsidR="0082657C" w:rsidRDefault="0082657C" w:rsidP="0082657C">
      <w:pPr>
        <w:pStyle w:val="Heading2"/>
      </w:pPr>
      <w:r>
        <w:t xml:space="preserve">It does not mean that God doesn’t change is his mind. </w:t>
      </w:r>
    </w:p>
    <w:p w14:paraId="61D3AA3F" w14:textId="7CD60752" w:rsidR="001663F7" w:rsidRDefault="001663F7" w:rsidP="0082657C">
      <w:pPr>
        <w:rPr>
          <w:lang w:bidi="he-IL"/>
        </w:rPr>
      </w:pPr>
      <w:r>
        <w:rPr>
          <w:lang w:bidi="he-IL"/>
        </w:rPr>
        <w:t xml:space="preserve">Now, this is where </w:t>
      </w:r>
      <w:r w:rsidR="008272FC">
        <w:rPr>
          <w:lang w:bidi="he-IL"/>
        </w:rPr>
        <w:t xml:space="preserve">you raise a confused </w:t>
      </w:r>
      <w:proofErr w:type="gramStart"/>
      <w:r w:rsidR="008272FC">
        <w:rPr>
          <w:lang w:bidi="he-IL"/>
        </w:rPr>
        <w:t>eye brow</w:t>
      </w:r>
      <w:proofErr w:type="gramEnd"/>
      <w:r w:rsidR="008272FC">
        <w:rPr>
          <w:lang w:bidi="he-IL"/>
        </w:rPr>
        <w:t>, or both hands go to your h</w:t>
      </w:r>
      <w:r w:rsidR="00B90A06">
        <w:rPr>
          <w:lang w:bidi="he-IL"/>
        </w:rPr>
        <w:t>ead in confusion and protest! Doesn’t this point directly contradict</w:t>
      </w:r>
      <w:r w:rsidR="008E7368">
        <w:rPr>
          <w:lang w:bidi="he-IL"/>
        </w:rPr>
        <w:t xml:space="preserve"> whole attribute we’re talking about! God’s Unchangeableness!</w:t>
      </w:r>
    </w:p>
    <w:p w14:paraId="72AE7A31" w14:textId="0E0ABDC9" w:rsidR="008E7368" w:rsidRDefault="008E7368" w:rsidP="008E7368">
      <w:pPr>
        <w:pStyle w:val="ListParagraph"/>
        <w:numPr>
          <w:ilvl w:val="0"/>
          <w:numId w:val="43"/>
        </w:numPr>
        <w:rPr>
          <w:lang w:bidi="he-IL"/>
        </w:rPr>
      </w:pPr>
      <w:r>
        <w:rPr>
          <w:lang w:bidi="he-IL"/>
        </w:rPr>
        <w:t>How can we say God’s Unchangeableness doesn’t mean that he doesn’t change!</w:t>
      </w:r>
      <w:r w:rsidR="00764B50">
        <w:rPr>
          <w:lang w:bidi="he-IL"/>
        </w:rPr>
        <w:t>?</w:t>
      </w:r>
    </w:p>
    <w:p w14:paraId="4BD7488D" w14:textId="07B0093E" w:rsidR="00764B50" w:rsidRDefault="00764B50" w:rsidP="00764B50">
      <w:pPr>
        <w:rPr>
          <w:lang w:bidi="he-IL"/>
        </w:rPr>
      </w:pPr>
      <w:r>
        <w:rPr>
          <w:lang w:bidi="he-IL"/>
        </w:rPr>
        <w:t>Wayne Grudeman in his systematic theology defines God’s immutability this way:</w:t>
      </w:r>
    </w:p>
    <w:p w14:paraId="081BB751" w14:textId="77777777" w:rsidR="00764B50" w:rsidRPr="003B3D0D" w:rsidRDefault="00764B50" w:rsidP="00764B50">
      <w:pPr>
        <w:rPr>
          <w:b/>
          <w:bCs/>
          <w:lang w:bidi="he-IL"/>
        </w:rPr>
      </w:pPr>
      <w:r w:rsidRPr="003B3D0D">
        <w:rPr>
          <w:rFonts w:ascii="Calibri" w:hAnsi="Calibri" w:cs="Calibri"/>
          <w:b/>
          <w:bCs/>
          <w:i/>
          <w:color w:val="000000"/>
          <w:sz w:val="24"/>
          <w:szCs w:val="24"/>
        </w:rPr>
        <w:lastRenderedPageBreak/>
        <w:t xml:space="preserve">God is unchanging in his being, perfections, purposes, and promises, yet God does act and feel emotions, and </w:t>
      </w:r>
      <w:r w:rsidRPr="003B3D0D">
        <w:rPr>
          <w:rFonts w:ascii="Calibri" w:hAnsi="Calibri" w:cs="Calibri"/>
          <w:b/>
          <w:bCs/>
          <w:i/>
          <w:color w:val="000000"/>
          <w:sz w:val="24"/>
          <w:szCs w:val="24"/>
          <w:u w:val="single"/>
        </w:rPr>
        <w:t>he acts and feels differently in response to different situations</w:t>
      </w:r>
      <w:r w:rsidRPr="003B3D0D">
        <w:rPr>
          <w:rFonts w:ascii="Calibri" w:hAnsi="Calibri" w:cs="Calibri"/>
          <w:b/>
          <w:bCs/>
          <w:color w:val="000000"/>
          <w:sz w:val="24"/>
          <w:szCs w:val="24"/>
        </w:rPr>
        <w:t>.</w:t>
      </w:r>
      <w:r w:rsidRPr="003B3D0D">
        <w:rPr>
          <w:rFonts w:ascii="Calibri" w:hAnsi="Calibri" w:cs="Calibri"/>
          <w:b/>
          <w:bCs/>
          <w:sz w:val="24"/>
          <w:szCs w:val="24"/>
          <w:vertAlign w:val="superscript"/>
        </w:rPr>
        <w:footnoteReference w:id="2"/>
      </w:r>
    </w:p>
    <w:p w14:paraId="6A6C81C2" w14:textId="48DDAC82" w:rsidR="00764B50" w:rsidRDefault="00BC49C4" w:rsidP="00764B50">
      <w:pPr>
        <w:rPr>
          <w:lang w:bidi="he-IL"/>
        </w:rPr>
      </w:pPr>
      <w:r>
        <w:rPr>
          <w:lang w:bidi="he-IL"/>
        </w:rPr>
        <w:t xml:space="preserve">God acting and feeling based on different situations is something we see all throughout scripture! </w:t>
      </w:r>
    </w:p>
    <w:p w14:paraId="778227AB" w14:textId="0AAD2D58" w:rsidR="00BC49C4" w:rsidRDefault="00BC49C4" w:rsidP="00BC49C4">
      <w:pPr>
        <w:pStyle w:val="ListParagraph"/>
        <w:numPr>
          <w:ilvl w:val="0"/>
          <w:numId w:val="43"/>
        </w:numPr>
        <w:rPr>
          <w:lang w:bidi="he-IL"/>
        </w:rPr>
      </w:pPr>
      <w:r>
        <w:rPr>
          <w:lang w:bidi="he-IL"/>
        </w:rPr>
        <w:t xml:space="preserve">In Exodus and Numbers, God responds to the Israelites sin multiple times with such anger and wrath that he tells Moses I’m going to wipe out the whole nation and start over with you. </w:t>
      </w:r>
    </w:p>
    <w:p w14:paraId="1AB64F99" w14:textId="3454CADF" w:rsidR="00BC49C4" w:rsidRDefault="00BC49C4" w:rsidP="00BC49C4">
      <w:pPr>
        <w:pStyle w:val="ListParagraph"/>
        <w:numPr>
          <w:ilvl w:val="0"/>
          <w:numId w:val="43"/>
        </w:numPr>
        <w:rPr>
          <w:lang w:bidi="he-IL"/>
        </w:rPr>
      </w:pPr>
      <w:r>
        <w:rPr>
          <w:lang w:bidi="he-IL"/>
        </w:rPr>
        <w:t>And then Moses prays</w:t>
      </w:r>
      <w:r w:rsidR="00F77D87">
        <w:rPr>
          <w:lang w:bidi="he-IL"/>
        </w:rPr>
        <w:t xml:space="preserve"> to God and intercedes for the people, and God relents of the destruction he said he was going to bring. </w:t>
      </w:r>
    </w:p>
    <w:p w14:paraId="40107C20" w14:textId="5F2BBAC5" w:rsidR="00F77D87" w:rsidRDefault="00F77D87" w:rsidP="00F77D87">
      <w:pPr>
        <w:rPr>
          <w:lang w:bidi="he-IL"/>
        </w:rPr>
      </w:pPr>
      <w:r>
        <w:rPr>
          <w:lang w:bidi="he-IL"/>
        </w:rPr>
        <w:t xml:space="preserve">Is that not an example of God changing? Of God changing his mind? </w:t>
      </w:r>
    </w:p>
    <w:p w14:paraId="68EE5E1D" w14:textId="30BAE2A8" w:rsidR="00927BB9" w:rsidRDefault="00927BB9" w:rsidP="00F77D87">
      <w:pPr>
        <w:rPr>
          <w:lang w:bidi="he-IL"/>
        </w:rPr>
      </w:pPr>
      <w:r>
        <w:rPr>
          <w:lang w:bidi="he-IL"/>
        </w:rPr>
        <w:t>Or of very particular interest to this topic is 1 Samuel 15 where God says,</w:t>
      </w:r>
    </w:p>
    <w:p w14:paraId="3E766053" w14:textId="074587D0" w:rsidR="00D23A88" w:rsidRPr="0014285E" w:rsidRDefault="00D23A88" w:rsidP="00D23A88">
      <w:pPr>
        <w:rPr>
          <w:b/>
          <w:bCs/>
          <w:lang w:bidi="he-IL"/>
        </w:rPr>
      </w:pPr>
      <w:r w:rsidRPr="00952F18">
        <w:rPr>
          <w:b/>
          <w:bCs/>
          <w:highlight w:val="yellow"/>
          <w:lang w:bidi="he-IL"/>
        </w:rPr>
        <w:t xml:space="preserve">1 Samuel 15:10–11 Then the word of the LORD came to Samuel, saying, </w:t>
      </w:r>
      <w:r w:rsidRPr="00952F18">
        <w:rPr>
          <w:b/>
          <w:bCs/>
          <w:highlight w:val="yellow"/>
          <w:vertAlign w:val="superscript"/>
          <w:lang w:bidi="he-IL"/>
        </w:rPr>
        <w:t>11</w:t>
      </w:r>
      <w:r w:rsidRPr="00952F18">
        <w:rPr>
          <w:b/>
          <w:bCs/>
          <w:highlight w:val="yellow"/>
          <w:lang w:bidi="he-IL"/>
        </w:rPr>
        <w:t xml:space="preserve"> “</w:t>
      </w:r>
      <w:r w:rsidRPr="00952F18">
        <w:rPr>
          <w:b/>
          <w:bCs/>
          <w:highlight w:val="yellow"/>
          <w:u w:val="single"/>
          <w:lang w:bidi="he-IL"/>
        </w:rPr>
        <w:t>I regret that I have made Saul king,</w:t>
      </w:r>
      <w:r w:rsidRPr="00952F18">
        <w:rPr>
          <w:b/>
          <w:bCs/>
          <w:highlight w:val="yellow"/>
          <w:lang w:bidi="he-IL"/>
        </w:rPr>
        <w:t xml:space="preserve"> for he has turned back from following Me and has not carried out My commands…</w:t>
      </w:r>
    </w:p>
    <w:p w14:paraId="1D12D575" w14:textId="343230F7" w:rsidR="00D23A88" w:rsidRDefault="00D23A88" w:rsidP="00D23A88">
      <w:pPr>
        <w:rPr>
          <w:lang w:bidi="he-IL"/>
        </w:rPr>
      </w:pPr>
      <w:r>
        <w:rPr>
          <w:lang w:bidi="he-IL"/>
        </w:rPr>
        <w:t xml:space="preserve"> </w:t>
      </w:r>
      <w:r w:rsidR="001C4846">
        <w:rPr>
          <w:lang w:bidi="he-IL"/>
        </w:rPr>
        <w:t xml:space="preserve">And </w:t>
      </w:r>
      <w:proofErr w:type="gramStart"/>
      <w:r w:rsidR="001C4846">
        <w:rPr>
          <w:lang w:bidi="he-IL"/>
        </w:rPr>
        <w:t>again</w:t>
      </w:r>
      <w:proofErr w:type="gramEnd"/>
      <w:r w:rsidR="001C4846">
        <w:rPr>
          <w:lang w:bidi="he-IL"/>
        </w:rPr>
        <w:t xml:space="preserve"> at the end of the chapter </w:t>
      </w:r>
      <w:r w:rsidR="00E558C7">
        <w:rPr>
          <w:lang w:bidi="he-IL"/>
        </w:rPr>
        <w:t>we read</w:t>
      </w:r>
      <w:r w:rsidR="005D7F9E">
        <w:rPr>
          <w:lang w:bidi="he-IL"/>
        </w:rPr>
        <w:t>,</w:t>
      </w:r>
    </w:p>
    <w:p w14:paraId="6FEA4FBC" w14:textId="25FA0777" w:rsidR="00E558C7" w:rsidRPr="00E558C7" w:rsidRDefault="00E558C7" w:rsidP="00D23A88">
      <w:pPr>
        <w:rPr>
          <w:b/>
          <w:bCs/>
          <w:lang w:bidi="he-IL"/>
        </w:rPr>
      </w:pPr>
      <w:r w:rsidRPr="00952F18">
        <w:rPr>
          <w:b/>
          <w:bCs/>
          <w:highlight w:val="yellow"/>
          <w:lang w:bidi="he-IL"/>
        </w:rPr>
        <w:t xml:space="preserve">1 Samuel 15:35 …And the LORD </w:t>
      </w:r>
      <w:r w:rsidRPr="00952F18">
        <w:rPr>
          <w:b/>
          <w:bCs/>
          <w:highlight w:val="yellow"/>
          <w:u w:val="single"/>
          <w:lang w:bidi="he-IL"/>
        </w:rPr>
        <w:t>regretted</w:t>
      </w:r>
      <w:r w:rsidRPr="00952F18">
        <w:rPr>
          <w:b/>
          <w:bCs/>
          <w:highlight w:val="yellow"/>
          <w:lang w:bidi="he-IL"/>
        </w:rPr>
        <w:t xml:space="preserve"> that He had made Saul king over Israel.</w:t>
      </w:r>
    </w:p>
    <w:p w14:paraId="231EC61A" w14:textId="0F6B1083" w:rsidR="00E558C7" w:rsidRDefault="008B6C2C" w:rsidP="00D23A88">
      <w:pPr>
        <w:rPr>
          <w:lang w:bidi="he-IL"/>
        </w:rPr>
      </w:pPr>
      <w:r>
        <w:rPr>
          <w:lang w:bidi="he-IL"/>
        </w:rPr>
        <w:t xml:space="preserve">No question about it, God has emotions according to those verses. And regret is an emotion that indicates </w:t>
      </w:r>
      <w:r w:rsidR="001C2C74">
        <w:rPr>
          <w:lang w:bidi="he-IL"/>
        </w:rPr>
        <w:t xml:space="preserve">wishing he’d done something different! </w:t>
      </w:r>
    </w:p>
    <w:p w14:paraId="586E4D4B" w14:textId="746468AA" w:rsidR="001C2C74" w:rsidRDefault="005E6D36" w:rsidP="005E6D36">
      <w:pPr>
        <w:rPr>
          <w:lang w:bidi="he-IL"/>
        </w:rPr>
      </w:pPr>
      <w:r>
        <w:rPr>
          <w:lang w:bidi="he-IL"/>
        </w:rPr>
        <w:t>And yet, right in between these two verses in the same story and the same chapter we read on the verses tha</w:t>
      </w:r>
      <w:r w:rsidR="006B49FD">
        <w:rPr>
          <w:lang w:bidi="he-IL"/>
        </w:rPr>
        <w:t>t we’ve already looked at that strongly supports God’s immutability.</w:t>
      </w:r>
    </w:p>
    <w:p w14:paraId="5AECB2A7" w14:textId="2DD1D97C" w:rsidR="006B49FD" w:rsidRPr="006B49FD" w:rsidRDefault="006B49FD" w:rsidP="005E6D36">
      <w:pPr>
        <w:rPr>
          <w:b/>
          <w:bCs/>
          <w:lang w:bidi="he-IL"/>
        </w:rPr>
      </w:pPr>
      <w:r w:rsidRPr="00952F18">
        <w:rPr>
          <w:b/>
          <w:bCs/>
          <w:highlight w:val="yellow"/>
          <w:lang w:bidi="he-IL"/>
        </w:rPr>
        <w:t xml:space="preserve">1 Samuel 15:29 Also the Glory of Israel will not lie or </w:t>
      </w:r>
      <w:r w:rsidRPr="00952F18">
        <w:rPr>
          <w:b/>
          <w:bCs/>
          <w:highlight w:val="yellow"/>
          <w:u w:val="single"/>
          <w:lang w:bidi="he-IL"/>
        </w:rPr>
        <w:t>change His mind</w:t>
      </w:r>
      <w:r w:rsidRPr="00952F18">
        <w:rPr>
          <w:b/>
          <w:bCs/>
          <w:highlight w:val="yellow"/>
          <w:lang w:bidi="he-IL"/>
        </w:rPr>
        <w:t xml:space="preserve">; for He is not a man that He should </w:t>
      </w:r>
      <w:r w:rsidRPr="00952F18">
        <w:rPr>
          <w:b/>
          <w:bCs/>
          <w:highlight w:val="yellow"/>
          <w:u w:val="single"/>
          <w:lang w:bidi="he-IL"/>
        </w:rPr>
        <w:t>change His mind</w:t>
      </w:r>
      <w:r w:rsidRPr="00952F18">
        <w:rPr>
          <w:b/>
          <w:bCs/>
          <w:highlight w:val="yellow"/>
          <w:lang w:bidi="he-IL"/>
        </w:rPr>
        <w:t>.”</w:t>
      </w:r>
    </w:p>
    <w:p w14:paraId="51E2BBAD" w14:textId="68E9A663" w:rsidR="006B49FD" w:rsidRDefault="006B49FD" w:rsidP="005E6D36">
      <w:pPr>
        <w:rPr>
          <w:lang w:bidi="he-IL"/>
        </w:rPr>
      </w:pPr>
      <w:r>
        <w:rPr>
          <w:lang w:bidi="he-IL"/>
        </w:rPr>
        <w:t>The underlined words “change his mind” that is the same Hebrew word that is translated “regret” in v.11 and 35. If you have the ESV</w:t>
      </w:r>
      <w:r w:rsidR="00093587">
        <w:rPr>
          <w:lang w:bidi="he-IL"/>
        </w:rPr>
        <w:t xml:space="preserve">, they translate those 2 as regret in v.29. </w:t>
      </w:r>
    </w:p>
    <w:p w14:paraId="29488DE6" w14:textId="69ACD16A" w:rsidR="00960671" w:rsidRDefault="00960671" w:rsidP="005E6D36">
      <w:pPr>
        <w:rPr>
          <w:lang w:bidi="he-IL"/>
        </w:rPr>
      </w:pPr>
      <w:r>
        <w:rPr>
          <w:lang w:bidi="he-IL"/>
        </w:rPr>
        <w:t xml:space="preserve">So essentially this passage says, “God regrets twice” and then emphatically says “God </w:t>
      </w:r>
      <w:r w:rsidR="00F41D6D">
        <w:rPr>
          <w:lang w:bidi="he-IL"/>
        </w:rPr>
        <w:t xml:space="preserve">does not have regret because he’s not a man.” How do you put those 2 things together? </w:t>
      </w:r>
    </w:p>
    <w:p w14:paraId="39D965B1" w14:textId="3F9F05EA" w:rsidR="00F41D6D" w:rsidRDefault="00F41D6D" w:rsidP="00F41D6D">
      <w:pPr>
        <w:pStyle w:val="ListParagraph"/>
        <w:numPr>
          <w:ilvl w:val="0"/>
          <w:numId w:val="43"/>
        </w:numPr>
        <w:rPr>
          <w:lang w:bidi="he-IL"/>
        </w:rPr>
      </w:pPr>
      <w:r>
        <w:rPr>
          <w:lang w:bidi="he-IL"/>
        </w:rPr>
        <w:t xml:space="preserve">You either </w:t>
      </w:r>
      <w:proofErr w:type="gramStart"/>
      <w:r>
        <w:rPr>
          <w:lang w:bidi="he-IL"/>
        </w:rPr>
        <w:t>have to</w:t>
      </w:r>
      <w:proofErr w:type="gramEnd"/>
      <w:r>
        <w:rPr>
          <w:lang w:bidi="he-IL"/>
        </w:rPr>
        <w:t xml:space="preserve"> believe the author of 1 Samuel 15 is </w:t>
      </w:r>
      <w:proofErr w:type="gramStart"/>
      <w:r>
        <w:rPr>
          <w:lang w:bidi="he-IL"/>
        </w:rPr>
        <w:t>really dumb</w:t>
      </w:r>
      <w:proofErr w:type="gramEnd"/>
      <w:r w:rsidR="00F205C9">
        <w:rPr>
          <w:lang w:bidi="he-IL"/>
        </w:rPr>
        <w:t xml:space="preserve"> and can’t remember what he wrote 6 verses earlier</w:t>
      </w:r>
      <w:r w:rsidR="00B538BC">
        <w:rPr>
          <w:lang w:bidi="he-IL"/>
        </w:rPr>
        <w:t xml:space="preserve">, or perhaps there is </w:t>
      </w:r>
      <w:proofErr w:type="gramStart"/>
      <w:r w:rsidR="00B538BC">
        <w:rPr>
          <w:lang w:bidi="he-IL"/>
        </w:rPr>
        <w:t>a really important</w:t>
      </w:r>
      <w:proofErr w:type="gramEnd"/>
      <w:r w:rsidR="00B538BC">
        <w:rPr>
          <w:lang w:bidi="he-IL"/>
        </w:rPr>
        <w:t xml:space="preserve"> reality about God that we need to understand that we</w:t>
      </w:r>
      <w:r w:rsidR="000E01E3">
        <w:rPr>
          <w:lang w:bidi="he-IL"/>
        </w:rPr>
        <w:t>’d miss if the apparent contradiction didn’t show up.</w:t>
      </w:r>
    </w:p>
    <w:p w14:paraId="683186CE" w14:textId="386611ED" w:rsidR="00D23A88" w:rsidRDefault="007A1E86" w:rsidP="00F77D87">
      <w:pPr>
        <w:rPr>
          <w:lang w:bidi="he-IL"/>
        </w:rPr>
      </w:pPr>
      <w:r>
        <w:rPr>
          <w:lang w:bidi="he-IL"/>
        </w:rPr>
        <w:lastRenderedPageBreak/>
        <w:t xml:space="preserve">It seems </w:t>
      </w:r>
      <w:proofErr w:type="gramStart"/>
      <w:r>
        <w:rPr>
          <w:lang w:bidi="he-IL"/>
        </w:rPr>
        <w:t>pretty clear</w:t>
      </w:r>
      <w:proofErr w:type="gramEnd"/>
      <w:r>
        <w:rPr>
          <w:lang w:bidi="he-IL"/>
        </w:rPr>
        <w:t xml:space="preserve"> from this passage </w:t>
      </w:r>
      <w:proofErr w:type="gramStart"/>
      <w:r>
        <w:rPr>
          <w:lang w:bidi="he-IL"/>
        </w:rPr>
        <w:t>and also</w:t>
      </w:r>
      <w:proofErr w:type="gramEnd"/>
      <w:r>
        <w:rPr>
          <w:lang w:bidi="he-IL"/>
        </w:rPr>
        <w:t xml:space="preserve"> many others that God can </w:t>
      </w:r>
      <w:r w:rsidR="00567EA0">
        <w:rPr>
          <w:lang w:bidi="he-IL"/>
        </w:rPr>
        <w:t xml:space="preserve">have joy over a person or situation one day and then look on a person or situation with disapproval or “regret” the next day. </w:t>
      </w:r>
      <w:r w:rsidR="00E776F3">
        <w:rPr>
          <w:lang w:bidi="he-IL"/>
        </w:rPr>
        <w:t xml:space="preserve">How is that any different than how we as humans respond and feel emotions? </w:t>
      </w:r>
    </w:p>
    <w:p w14:paraId="78BFE7B2" w14:textId="40E633E9" w:rsidR="00E776F3" w:rsidRDefault="006E00AD" w:rsidP="00F77D87">
      <w:pPr>
        <w:rPr>
          <w:lang w:bidi="he-IL"/>
        </w:rPr>
      </w:pPr>
      <w:r>
        <w:rPr>
          <w:lang w:bidi="he-IL"/>
        </w:rPr>
        <w:t xml:space="preserve">The difference is, our response and changing of our mind to different situations </w:t>
      </w:r>
      <w:r w:rsidR="009D7947">
        <w:rPr>
          <w:lang w:bidi="he-IL"/>
        </w:rPr>
        <w:t>has to do with our lack of knowledge. We think highly of a person because we know</w:t>
      </w:r>
      <w:r w:rsidR="001C72FE">
        <w:rPr>
          <w:lang w:bidi="he-IL"/>
        </w:rPr>
        <w:t xml:space="preserve"> some things and don’t know others. And then when we learn negative things about that person our opinion changes.</w:t>
      </w:r>
    </w:p>
    <w:p w14:paraId="063639E6" w14:textId="3B161B26" w:rsidR="001C72FE" w:rsidRDefault="00330624" w:rsidP="00F77D87">
      <w:pPr>
        <w:rPr>
          <w:lang w:bidi="he-IL"/>
        </w:rPr>
      </w:pPr>
      <w:r>
        <w:rPr>
          <w:lang w:bidi="he-IL"/>
        </w:rPr>
        <w:t xml:space="preserve">However, God is not ignorant of anything. He is all-knowing. He knows what your behavior and thoughts are going to be tomorrow, and </w:t>
      </w:r>
      <w:r w:rsidR="0080767A">
        <w:rPr>
          <w:lang w:bidi="he-IL"/>
        </w:rPr>
        <w:t xml:space="preserve">a month from now and 10 years from now an into eternity. </w:t>
      </w:r>
    </w:p>
    <w:p w14:paraId="0C3E8415" w14:textId="6F63D019" w:rsidR="0080767A" w:rsidRDefault="0080767A" w:rsidP="0080767A">
      <w:pPr>
        <w:pStyle w:val="ListParagraph"/>
        <w:numPr>
          <w:ilvl w:val="0"/>
          <w:numId w:val="43"/>
        </w:numPr>
        <w:rPr>
          <w:lang w:bidi="he-IL"/>
        </w:rPr>
      </w:pPr>
      <w:r>
        <w:rPr>
          <w:lang w:bidi="he-IL"/>
        </w:rPr>
        <w:t xml:space="preserve">God also knows exactly how he </w:t>
      </w:r>
      <w:r w:rsidR="00FA3A73">
        <w:rPr>
          <w:lang w:bidi="he-IL"/>
        </w:rPr>
        <w:t xml:space="preserve">is going to respond to you. </w:t>
      </w:r>
      <w:r w:rsidR="00A87516">
        <w:rPr>
          <w:lang w:bidi="he-IL"/>
        </w:rPr>
        <w:t>God knows he will respond to your present behavior today, differently than your future behavior.</w:t>
      </w:r>
    </w:p>
    <w:p w14:paraId="40E0276D" w14:textId="1B9319FF" w:rsidR="00A87516" w:rsidRDefault="00A87516" w:rsidP="00A87516">
      <w:pPr>
        <w:rPr>
          <w:lang w:bidi="he-IL"/>
        </w:rPr>
      </w:pPr>
      <w:proofErr w:type="gramStart"/>
      <w:r>
        <w:rPr>
          <w:lang w:bidi="he-IL"/>
        </w:rPr>
        <w:t>So</w:t>
      </w:r>
      <w:proofErr w:type="gramEnd"/>
      <w:r>
        <w:rPr>
          <w:lang w:bidi="he-IL"/>
        </w:rPr>
        <w:t xml:space="preserve"> when God “regrets” like he did over King Saul, it is not a regret that was unforeseen. It was </w:t>
      </w:r>
      <w:r w:rsidR="004939B7">
        <w:rPr>
          <w:lang w:bidi="he-IL"/>
        </w:rPr>
        <w:t>fore-</w:t>
      </w:r>
      <w:r>
        <w:rPr>
          <w:lang w:bidi="he-IL"/>
        </w:rPr>
        <w:t>known</w:t>
      </w:r>
      <w:r w:rsidR="004939B7">
        <w:rPr>
          <w:lang w:bidi="he-IL"/>
        </w:rPr>
        <w:t xml:space="preserve"> and it was planned.</w:t>
      </w:r>
    </w:p>
    <w:p w14:paraId="0B0C2A90" w14:textId="75B03465" w:rsidR="00EA14CF" w:rsidRDefault="003B4CFB" w:rsidP="00A87516">
      <w:pPr>
        <w:rPr>
          <w:lang w:bidi="he-IL"/>
        </w:rPr>
      </w:pPr>
      <w:proofErr w:type="gramStart"/>
      <w:r>
        <w:rPr>
          <w:lang w:bidi="he-IL"/>
        </w:rPr>
        <w:t>So</w:t>
      </w:r>
      <w:proofErr w:type="gramEnd"/>
      <w:r>
        <w:rPr>
          <w:lang w:bidi="he-IL"/>
        </w:rPr>
        <w:t xml:space="preserve"> when I say, “God’s immutability doesn’t mean that he does not change his mind” I am drawing out the reality that God does change his mind and respond to situations IN TIME! </w:t>
      </w:r>
      <w:proofErr w:type="gramStart"/>
      <w:r w:rsidR="0066252D">
        <w:rPr>
          <w:lang w:bidi="he-IL"/>
        </w:rPr>
        <w:t>So</w:t>
      </w:r>
      <w:proofErr w:type="gramEnd"/>
      <w:r w:rsidR="0066252D">
        <w:rPr>
          <w:lang w:bidi="he-IL"/>
        </w:rPr>
        <w:t xml:space="preserve"> we relate to God IN TIME! But what makes God, God and not man, is that his responses to situations are never </w:t>
      </w:r>
      <w:r w:rsidR="00473F33">
        <w:rPr>
          <w:lang w:bidi="he-IL"/>
        </w:rPr>
        <w:t>out of any kind of ignorance of what will happen in future circumstances!</w:t>
      </w:r>
    </w:p>
    <w:p w14:paraId="6B21FD0C" w14:textId="78A66136" w:rsidR="00473F33" w:rsidRDefault="00473F33" w:rsidP="00473F33">
      <w:pPr>
        <w:pStyle w:val="ListParagraph"/>
        <w:numPr>
          <w:ilvl w:val="0"/>
          <w:numId w:val="43"/>
        </w:numPr>
        <w:rPr>
          <w:lang w:bidi="he-IL"/>
        </w:rPr>
      </w:pPr>
      <w:r>
        <w:rPr>
          <w:lang w:bidi="he-IL"/>
        </w:rPr>
        <w:t xml:space="preserve">We…humans change our minds often because we </w:t>
      </w:r>
      <w:r w:rsidR="00F8714D">
        <w:rPr>
          <w:lang w:bidi="he-IL"/>
        </w:rPr>
        <w:t xml:space="preserve">cannot foresee the future perfectly and there are many, many unknowns to us. </w:t>
      </w:r>
    </w:p>
    <w:p w14:paraId="0395A16C" w14:textId="2C0359D5" w:rsidR="00F8714D" w:rsidRDefault="00F8714D" w:rsidP="00473F33">
      <w:pPr>
        <w:pStyle w:val="ListParagraph"/>
        <w:numPr>
          <w:ilvl w:val="0"/>
          <w:numId w:val="43"/>
        </w:numPr>
        <w:rPr>
          <w:lang w:bidi="he-IL"/>
        </w:rPr>
      </w:pPr>
      <w:r>
        <w:rPr>
          <w:lang w:bidi="he-IL"/>
        </w:rPr>
        <w:t>That is not true for God! Nothing is unknown.</w:t>
      </w:r>
    </w:p>
    <w:p w14:paraId="0E1D85D2" w14:textId="197D80B9" w:rsidR="00F8714D" w:rsidRDefault="000242E0" w:rsidP="00F8714D">
      <w:pPr>
        <w:rPr>
          <w:lang w:bidi="he-IL"/>
        </w:rPr>
      </w:pPr>
      <w:proofErr w:type="gramStart"/>
      <w:r>
        <w:rPr>
          <w:lang w:bidi="he-IL"/>
        </w:rPr>
        <w:t>So</w:t>
      </w:r>
      <w:proofErr w:type="gramEnd"/>
      <w:r>
        <w:rPr>
          <w:lang w:bidi="he-IL"/>
        </w:rPr>
        <w:t xml:space="preserve"> in God’s “changing his mind” in situations, he is the immutable, unchangeable God that has </w:t>
      </w:r>
      <w:r w:rsidR="002E387D">
        <w:rPr>
          <w:lang w:bidi="he-IL"/>
        </w:rPr>
        <w:t xml:space="preserve">already determined the end from the beginning. </w:t>
      </w:r>
    </w:p>
    <w:p w14:paraId="213F2021" w14:textId="6E123945" w:rsidR="0098789C" w:rsidRDefault="0098789C" w:rsidP="00F8714D">
      <w:pPr>
        <w:rPr>
          <w:lang w:bidi="he-IL"/>
        </w:rPr>
      </w:pPr>
      <w:r>
        <w:rPr>
          <w:lang w:bidi="he-IL"/>
        </w:rPr>
        <w:t>Now hopefully, you can already feel a tension building…</w:t>
      </w:r>
      <w:r w:rsidR="00FD6B17">
        <w:rPr>
          <w:lang w:bidi="he-IL"/>
        </w:rPr>
        <w:t>as soon as you start talking about God being all-</w:t>
      </w:r>
      <w:r w:rsidR="00EE1ED0">
        <w:rPr>
          <w:lang w:bidi="he-IL"/>
        </w:rPr>
        <w:t>knowing</w:t>
      </w:r>
      <w:r w:rsidR="00FD6B17">
        <w:rPr>
          <w:lang w:bidi="he-IL"/>
        </w:rPr>
        <w:t xml:space="preserve">, foreseeing, the end already </w:t>
      </w:r>
      <w:r w:rsidR="00EE1ED0">
        <w:rPr>
          <w:lang w:bidi="he-IL"/>
        </w:rPr>
        <w:t>known by God we get to the issue of our responsibility…</w:t>
      </w:r>
    </w:p>
    <w:p w14:paraId="4CA3D57E" w14:textId="3156BE7F" w:rsidR="00EE1ED0" w:rsidRDefault="00EE1ED0" w:rsidP="00F8714D">
      <w:pPr>
        <w:rPr>
          <w:lang w:bidi="he-IL"/>
        </w:rPr>
      </w:pPr>
      <w:r>
        <w:rPr>
          <w:lang w:bidi="he-IL"/>
        </w:rPr>
        <w:t xml:space="preserve">I’m not going to spend much time here, but I thought it needed to be said…God’s immutability </w:t>
      </w:r>
      <w:r w:rsidR="00DB2DDD">
        <w:rPr>
          <w:lang w:bidi="he-IL"/>
        </w:rPr>
        <w:t>does not mean…</w:t>
      </w:r>
    </w:p>
    <w:p w14:paraId="099156B2" w14:textId="112E0F1C" w:rsidR="00C75D72" w:rsidRDefault="00C75D72" w:rsidP="00C75D72">
      <w:pPr>
        <w:pStyle w:val="Heading2"/>
      </w:pPr>
      <w:r>
        <w:t xml:space="preserve">It does not mean that </w:t>
      </w:r>
      <w:r w:rsidR="00F2796F">
        <w:t>human beings have no responsibility.</w:t>
      </w:r>
    </w:p>
    <w:p w14:paraId="38AB4938" w14:textId="279CBADF" w:rsidR="00DB2DDD" w:rsidRDefault="00DB2DDD" w:rsidP="00DB2DDD">
      <w:pPr>
        <w:rPr>
          <w:lang w:bidi="he-IL"/>
        </w:rPr>
      </w:pPr>
      <w:r>
        <w:rPr>
          <w:lang w:bidi="he-IL"/>
        </w:rPr>
        <w:t xml:space="preserve">Your actions do matter. </w:t>
      </w:r>
      <w:r w:rsidR="00F30026">
        <w:rPr>
          <w:lang w:bidi="he-IL"/>
        </w:rPr>
        <w:t xml:space="preserve">As we talked about in the introduction to this message, the knowledge of who God is, is always meant to change us. And it’s meant to motivate us </w:t>
      </w:r>
      <w:r w:rsidR="00881234">
        <w:rPr>
          <w:lang w:bidi="he-IL"/>
        </w:rPr>
        <w:t>to love the Lord our God with all our heart, soul and mind!</w:t>
      </w:r>
    </w:p>
    <w:p w14:paraId="44D49CD0" w14:textId="08369FE4" w:rsidR="00EE65DE" w:rsidRDefault="00EE65DE" w:rsidP="00DB2DDD">
      <w:pPr>
        <w:rPr>
          <w:lang w:bidi="he-IL"/>
        </w:rPr>
      </w:pPr>
      <w:r>
        <w:rPr>
          <w:lang w:bidi="he-IL"/>
        </w:rPr>
        <w:t xml:space="preserve">I know the human temptation is to jump to either my behavior matters and God </w:t>
      </w:r>
      <w:r w:rsidR="00332A29">
        <w:rPr>
          <w:lang w:bidi="he-IL"/>
        </w:rPr>
        <w:t xml:space="preserve">the future is “open”, meaning God doesn’t have the future written yet, or to go to, “God has written the future and so my actions have no meaning.” </w:t>
      </w:r>
    </w:p>
    <w:p w14:paraId="55CC67D9" w14:textId="430FC099" w:rsidR="00332A29" w:rsidRDefault="00332A29" w:rsidP="00DB2DDD">
      <w:pPr>
        <w:rPr>
          <w:lang w:bidi="he-IL"/>
        </w:rPr>
      </w:pPr>
      <w:r>
        <w:rPr>
          <w:lang w:bidi="he-IL"/>
        </w:rPr>
        <w:lastRenderedPageBreak/>
        <w:t xml:space="preserve">Both ditches lead you into serious sin, and both ditches come from a distorted view of God. </w:t>
      </w:r>
      <w:r w:rsidR="00BE4865">
        <w:rPr>
          <w:lang w:bidi="he-IL"/>
        </w:rPr>
        <w:t>A right view of God should always lead towards a diligent and confident pursuit of growing to become more like Christ.</w:t>
      </w:r>
    </w:p>
    <w:p w14:paraId="5022BC21" w14:textId="528F7ADA" w:rsidR="00BE4865" w:rsidRPr="00DB2DDD" w:rsidRDefault="00BE4865" w:rsidP="00DB2DDD">
      <w:pPr>
        <w:rPr>
          <w:lang w:bidi="he-IL"/>
        </w:rPr>
      </w:pPr>
      <w:r>
        <w:rPr>
          <w:lang w:bidi="he-IL"/>
        </w:rPr>
        <w:t>So that’s where we finish…</w:t>
      </w:r>
    </w:p>
    <w:p w14:paraId="7C992263" w14:textId="63C36B61" w:rsidR="002537AB" w:rsidRDefault="00023342" w:rsidP="002537AB">
      <w:pPr>
        <w:pStyle w:val="Heading1"/>
      </w:pPr>
      <w:r>
        <w:t xml:space="preserve">How should God’s unchangeableness change us? </w:t>
      </w:r>
    </w:p>
    <w:p w14:paraId="2D105C34" w14:textId="10178579" w:rsidR="009C14EE" w:rsidRDefault="009C14EE" w:rsidP="009C14EE">
      <w:pPr>
        <w:rPr>
          <w:lang w:bidi="he-IL"/>
        </w:rPr>
      </w:pPr>
      <w:r>
        <w:rPr>
          <w:lang w:bidi="he-IL"/>
        </w:rPr>
        <w:t xml:space="preserve">This attribute of God can often remain very </w:t>
      </w:r>
      <w:r w:rsidR="00433363">
        <w:rPr>
          <w:lang w:bidi="he-IL"/>
        </w:rPr>
        <w:t xml:space="preserve">philosophical and not concrete. But this attribute of God has really, </w:t>
      </w:r>
      <w:proofErr w:type="gramStart"/>
      <w:r w:rsidR="00433363">
        <w:rPr>
          <w:lang w:bidi="he-IL"/>
        </w:rPr>
        <w:t>really practical</w:t>
      </w:r>
      <w:proofErr w:type="gramEnd"/>
      <w:r w:rsidR="00433363">
        <w:rPr>
          <w:lang w:bidi="he-IL"/>
        </w:rPr>
        <w:t xml:space="preserve"> </w:t>
      </w:r>
      <w:r w:rsidR="008674E6">
        <w:rPr>
          <w:lang w:bidi="he-IL"/>
        </w:rPr>
        <w:t xml:space="preserve">and direct application to our every day lives. </w:t>
      </w:r>
    </w:p>
    <w:p w14:paraId="4693DF98" w14:textId="0CD20DC8" w:rsidR="008674E6" w:rsidRPr="009C14EE" w:rsidRDefault="008674E6" w:rsidP="009C14EE">
      <w:pPr>
        <w:rPr>
          <w:lang w:bidi="he-IL"/>
        </w:rPr>
      </w:pPr>
      <w:r>
        <w:rPr>
          <w:lang w:bidi="he-IL"/>
        </w:rPr>
        <w:t>For one…</w:t>
      </w:r>
    </w:p>
    <w:p w14:paraId="79BA4A88" w14:textId="7C97E308" w:rsidR="00023342" w:rsidRDefault="00F360EA" w:rsidP="00023342">
      <w:pPr>
        <w:pStyle w:val="Heading2"/>
        <w:numPr>
          <w:ilvl w:val="0"/>
          <w:numId w:val="45"/>
        </w:numPr>
      </w:pPr>
      <w:r>
        <w:t>God’s</w:t>
      </w:r>
      <w:r w:rsidR="00DA3A7F">
        <w:t xml:space="preserve"> unchangeableness should change fear/anxiety</w:t>
      </w:r>
      <w:r w:rsidR="007A4B36">
        <w:t xml:space="preserve"> and</w:t>
      </w:r>
      <w:r w:rsidR="00DA3A7F">
        <w:t xml:space="preserve"> into confiden</w:t>
      </w:r>
      <w:r w:rsidR="004861D9">
        <w:t>t faith.</w:t>
      </w:r>
    </w:p>
    <w:p w14:paraId="29DB75C7" w14:textId="0690CF03" w:rsidR="008674E6" w:rsidRDefault="004F5E8A" w:rsidP="00DA3A7F">
      <w:pPr>
        <w:rPr>
          <w:lang w:bidi="he-IL"/>
        </w:rPr>
      </w:pPr>
      <w:r>
        <w:rPr>
          <w:lang w:bidi="he-IL"/>
        </w:rPr>
        <w:t>If I relate to God as if my thoughts, my actions, my steadfastness is primarily what determines how God responds to me</w:t>
      </w:r>
      <w:r w:rsidR="003741D7">
        <w:rPr>
          <w:lang w:bidi="he-IL"/>
        </w:rPr>
        <w:t xml:space="preserve">, then essentially you have a performance, legalistic mindset. </w:t>
      </w:r>
    </w:p>
    <w:p w14:paraId="644C5EC2" w14:textId="76C0BC07" w:rsidR="003741D7" w:rsidRDefault="003741D7" w:rsidP="003741D7">
      <w:pPr>
        <w:pStyle w:val="ListParagraph"/>
        <w:numPr>
          <w:ilvl w:val="0"/>
          <w:numId w:val="43"/>
        </w:numPr>
        <w:rPr>
          <w:lang w:bidi="he-IL"/>
        </w:rPr>
      </w:pPr>
      <w:r>
        <w:rPr>
          <w:lang w:bidi="he-IL"/>
        </w:rPr>
        <w:t xml:space="preserve">In which case you’ll feel confident if </w:t>
      </w:r>
      <w:r w:rsidR="00D93322">
        <w:rPr>
          <w:lang w:bidi="he-IL"/>
        </w:rPr>
        <w:t>you think you’re</w:t>
      </w:r>
      <w:r>
        <w:rPr>
          <w:lang w:bidi="he-IL"/>
        </w:rPr>
        <w:t xml:space="preserve"> doing </w:t>
      </w:r>
      <w:proofErr w:type="gramStart"/>
      <w:r>
        <w:rPr>
          <w:lang w:bidi="he-IL"/>
        </w:rPr>
        <w:t>well</w:t>
      </w:r>
      <w:proofErr w:type="gramEnd"/>
      <w:r>
        <w:rPr>
          <w:lang w:bidi="he-IL"/>
        </w:rPr>
        <w:t xml:space="preserve"> and you’ll </w:t>
      </w:r>
      <w:r w:rsidR="003E6704">
        <w:rPr>
          <w:lang w:bidi="he-IL"/>
        </w:rPr>
        <w:t xml:space="preserve">have no confidence if </w:t>
      </w:r>
      <w:r w:rsidR="00A95718">
        <w:rPr>
          <w:lang w:bidi="he-IL"/>
        </w:rPr>
        <w:t xml:space="preserve">you think </w:t>
      </w:r>
      <w:r w:rsidR="003E6704">
        <w:rPr>
          <w:lang w:bidi="he-IL"/>
        </w:rPr>
        <w:t xml:space="preserve">you’re not. </w:t>
      </w:r>
    </w:p>
    <w:p w14:paraId="71678FB6" w14:textId="018EE1D7" w:rsidR="003E6704" w:rsidRDefault="003E6704" w:rsidP="003E6704">
      <w:pPr>
        <w:rPr>
          <w:lang w:bidi="he-IL"/>
        </w:rPr>
      </w:pPr>
      <w:r>
        <w:rPr>
          <w:lang w:bidi="he-IL"/>
        </w:rPr>
        <w:t xml:space="preserve">When God tells </w:t>
      </w:r>
      <w:proofErr w:type="gramStart"/>
      <w:r>
        <w:rPr>
          <w:lang w:bidi="he-IL"/>
        </w:rPr>
        <w:t>Israel..</w:t>
      </w:r>
      <w:proofErr w:type="gramEnd"/>
    </w:p>
    <w:p w14:paraId="48A4B9D6" w14:textId="61F225CD" w:rsidR="003E6704" w:rsidRDefault="003E6704" w:rsidP="003E6704">
      <w:pPr>
        <w:rPr>
          <w:lang w:bidi="he-IL"/>
        </w:rPr>
      </w:pPr>
      <w:r w:rsidRPr="003E6704">
        <w:rPr>
          <w:b/>
          <w:bCs/>
          <w:lang w:bidi="he-IL"/>
        </w:rPr>
        <w:t>Malachi 3:6 “For I, the LORD, do not change; therefore you, O sons of Jacob, are not consumed.</w:t>
      </w:r>
    </w:p>
    <w:p w14:paraId="3B506B7B" w14:textId="02AA017B" w:rsidR="003E6704" w:rsidRDefault="004562A2" w:rsidP="004562A2">
      <w:pPr>
        <w:pStyle w:val="ListParagraph"/>
        <w:numPr>
          <w:ilvl w:val="0"/>
          <w:numId w:val="43"/>
        </w:numPr>
        <w:rPr>
          <w:lang w:bidi="he-IL"/>
        </w:rPr>
      </w:pPr>
      <w:r>
        <w:rPr>
          <w:lang w:bidi="he-IL"/>
        </w:rPr>
        <w:t>Israel is not doing well…they are not performing well</w:t>
      </w:r>
      <w:r w:rsidR="00A95718">
        <w:rPr>
          <w:lang w:bidi="he-IL"/>
        </w:rPr>
        <w:t>…</w:t>
      </w:r>
    </w:p>
    <w:p w14:paraId="6194CE29" w14:textId="04EC9D38" w:rsidR="004562A2" w:rsidRDefault="004562A2" w:rsidP="004562A2">
      <w:pPr>
        <w:pStyle w:val="ListParagraph"/>
        <w:numPr>
          <w:ilvl w:val="0"/>
          <w:numId w:val="43"/>
        </w:numPr>
        <w:rPr>
          <w:lang w:bidi="he-IL"/>
        </w:rPr>
      </w:pPr>
      <w:r>
        <w:rPr>
          <w:lang w:bidi="he-IL"/>
        </w:rPr>
        <w:t xml:space="preserve">God’s unchangeableness </w:t>
      </w:r>
      <w:proofErr w:type="gramStart"/>
      <w:r>
        <w:rPr>
          <w:lang w:bidi="he-IL"/>
        </w:rPr>
        <w:t>in regards to</w:t>
      </w:r>
      <w:proofErr w:type="gramEnd"/>
      <w:r>
        <w:rPr>
          <w:lang w:bidi="he-IL"/>
        </w:rPr>
        <w:t xml:space="preserve"> his covenant and promises </w:t>
      </w:r>
      <w:r w:rsidR="00A95718">
        <w:rPr>
          <w:lang w:bidi="he-IL"/>
        </w:rPr>
        <w:t>are</w:t>
      </w:r>
      <w:r>
        <w:rPr>
          <w:lang w:bidi="he-IL"/>
        </w:rPr>
        <w:t xml:space="preserve"> supposed to encourage them</w:t>
      </w:r>
      <w:r w:rsidR="00B0765C">
        <w:rPr>
          <w:lang w:bidi="he-IL"/>
        </w:rPr>
        <w:t xml:space="preserve"> and produce hope that </w:t>
      </w:r>
      <w:r w:rsidR="00EC37E0">
        <w:rPr>
          <w:lang w:bidi="he-IL"/>
        </w:rPr>
        <w:t>he will bless them</w:t>
      </w:r>
      <w:r w:rsidR="00F70884">
        <w:rPr>
          <w:lang w:bidi="he-IL"/>
        </w:rPr>
        <w:t xml:space="preserve"> even though </w:t>
      </w:r>
      <w:r w:rsidR="0066137D">
        <w:rPr>
          <w:lang w:bidi="he-IL"/>
        </w:rPr>
        <w:t>their</w:t>
      </w:r>
      <w:r w:rsidR="00F70884">
        <w:rPr>
          <w:lang w:bidi="he-IL"/>
        </w:rPr>
        <w:t xml:space="preserve"> performance doesn’t deserve it! </w:t>
      </w:r>
    </w:p>
    <w:p w14:paraId="1F31E39A" w14:textId="452C1BBC" w:rsidR="00F70884" w:rsidRPr="003E6704" w:rsidRDefault="00F70884" w:rsidP="004562A2">
      <w:pPr>
        <w:pStyle w:val="ListParagraph"/>
        <w:numPr>
          <w:ilvl w:val="0"/>
          <w:numId w:val="43"/>
        </w:numPr>
        <w:rPr>
          <w:lang w:bidi="he-IL"/>
        </w:rPr>
      </w:pPr>
      <w:proofErr w:type="gramStart"/>
      <w:r>
        <w:rPr>
          <w:lang w:bidi="he-IL"/>
        </w:rPr>
        <w:t>So</w:t>
      </w:r>
      <w:proofErr w:type="gramEnd"/>
      <w:r>
        <w:rPr>
          <w:lang w:bidi="he-IL"/>
        </w:rPr>
        <w:t xml:space="preserve"> </w:t>
      </w:r>
      <w:r w:rsidR="00A95718">
        <w:rPr>
          <w:lang w:bidi="he-IL"/>
        </w:rPr>
        <w:t>their</w:t>
      </w:r>
      <w:r>
        <w:rPr>
          <w:lang w:bidi="he-IL"/>
        </w:rPr>
        <w:t xml:space="preserve"> response should be </w:t>
      </w:r>
      <w:r w:rsidR="00226F59">
        <w:rPr>
          <w:lang w:bidi="he-IL"/>
        </w:rPr>
        <w:t xml:space="preserve">joyful repentance…they should have great </w:t>
      </w:r>
      <w:r w:rsidR="00DA3E5E">
        <w:rPr>
          <w:lang w:bidi="he-IL"/>
        </w:rPr>
        <w:t>confidence that God will forgive them</w:t>
      </w:r>
      <w:r w:rsidR="0092262C">
        <w:rPr>
          <w:lang w:bidi="he-IL"/>
        </w:rPr>
        <w:t xml:space="preserve"> and will help them</w:t>
      </w:r>
      <w:r w:rsidR="00DA3E5E">
        <w:rPr>
          <w:lang w:bidi="he-IL"/>
        </w:rPr>
        <w:t xml:space="preserve"> </w:t>
      </w:r>
      <w:r w:rsidR="00DA3E5E">
        <w:rPr>
          <w:i/>
          <w:iCs/>
          <w:lang w:bidi="he-IL"/>
        </w:rPr>
        <w:t>if they seek him</w:t>
      </w:r>
      <w:r w:rsidR="00DA3E5E">
        <w:rPr>
          <w:lang w:bidi="he-IL"/>
        </w:rPr>
        <w:t xml:space="preserve">. </w:t>
      </w:r>
    </w:p>
    <w:p w14:paraId="54B37446" w14:textId="43340C37" w:rsidR="003E6704" w:rsidRDefault="00351B37" w:rsidP="003E6704">
      <w:pPr>
        <w:rPr>
          <w:lang w:bidi="he-IL"/>
        </w:rPr>
      </w:pPr>
      <w:r>
        <w:rPr>
          <w:lang w:bidi="he-IL"/>
        </w:rPr>
        <w:t xml:space="preserve">We looked at this earlier, but notice the confidence </w:t>
      </w:r>
      <w:r w:rsidR="00793E23">
        <w:rPr>
          <w:lang w:bidi="he-IL"/>
        </w:rPr>
        <w:t>that God’s immutability is supposed to produce…</w:t>
      </w:r>
    </w:p>
    <w:p w14:paraId="0B73E4FF" w14:textId="0830A3F9" w:rsidR="00793E23" w:rsidRPr="00793E23" w:rsidRDefault="00793E23" w:rsidP="00793E23">
      <w:pPr>
        <w:rPr>
          <w:b/>
          <w:bCs/>
          <w:u w:val="single"/>
          <w:lang w:bidi="he-IL"/>
        </w:rPr>
      </w:pPr>
      <w:r w:rsidRPr="001D34B0">
        <w:rPr>
          <w:b/>
          <w:bCs/>
          <w:highlight w:val="yellow"/>
          <w:lang w:bidi="he-IL"/>
        </w:rPr>
        <w:t xml:space="preserve">Hebrews 6:17–18 In the same way God, desiring even more to show to the heirs of the promise the unchangeableness of His purpose, interposed with an oath, </w:t>
      </w:r>
      <w:r w:rsidRPr="001D34B0">
        <w:rPr>
          <w:b/>
          <w:bCs/>
          <w:highlight w:val="yellow"/>
          <w:vertAlign w:val="superscript"/>
          <w:lang w:bidi="he-IL"/>
        </w:rPr>
        <w:t>18</w:t>
      </w:r>
      <w:r w:rsidRPr="001D34B0">
        <w:rPr>
          <w:b/>
          <w:bCs/>
          <w:highlight w:val="yellow"/>
          <w:lang w:bidi="he-IL"/>
        </w:rPr>
        <w:t xml:space="preserve"> so that by two unchangeable things in which it is impossible for God to lie, </w:t>
      </w:r>
      <w:r w:rsidRPr="001D34B0">
        <w:rPr>
          <w:b/>
          <w:bCs/>
          <w:highlight w:val="yellow"/>
          <w:u w:val="single"/>
          <w:lang w:bidi="he-IL"/>
        </w:rPr>
        <w:t>we who have taken refuge would have strong encouragement to take hold of the hope set before us.</w:t>
      </w:r>
    </w:p>
    <w:p w14:paraId="575DA113" w14:textId="598D1E13" w:rsidR="00793E23" w:rsidRDefault="00793E23" w:rsidP="00793E23">
      <w:pPr>
        <w:rPr>
          <w:lang w:bidi="he-IL"/>
        </w:rPr>
      </w:pPr>
      <w:r>
        <w:rPr>
          <w:lang w:bidi="he-IL"/>
        </w:rPr>
        <w:t>It’s God’s immutability and his commitment to his word</w:t>
      </w:r>
      <w:r w:rsidR="00921864">
        <w:rPr>
          <w:lang w:bidi="he-IL"/>
        </w:rPr>
        <w:t xml:space="preserve"> that gives us strong confidence and encouragement to remain hopeful.</w:t>
      </w:r>
    </w:p>
    <w:p w14:paraId="27DC246F" w14:textId="41445063" w:rsidR="00921864" w:rsidRDefault="00921864" w:rsidP="00921864">
      <w:pPr>
        <w:pStyle w:val="ListParagraph"/>
        <w:numPr>
          <w:ilvl w:val="0"/>
          <w:numId w:val="43"/>
        </w:numPr>
        <w:rPr>
          <w:lang w:bidi="he-IL"/>
        </w:rPr>
      </w:pPr>
      <w:r>
        <w:rPr>
          <w:lang w:bidi="he-IL"/>
        </w:rPr>
        <w:t xml:space="preserve">It’s not your performance…now the irony of course is that the more you grasp this, the more </w:t>
      </w:r>
      <w:r w:rsidR="000A0FA5">
        <w:rPr>
          <w:lang w:bidi="he-IL"/>
        </w:rPr>
        <w:t xml:space="preserve">you’ll </w:t>
      </w:r>
      <w:proofErr w:type="gramStart"/>
      <w:r w:rsidR="000A0FA5">
        <w:rPr>
          <w:lang w:bidi="he-IL"/>
        </w:rPr>
        <w:t>actually be</w:t>
      </w:r>
      <w:proofErr w:type="gramEnd"/>
      <w:r w:rsidR="000A0FA5">
        <w:rPr>
          <w:lang w:bidi="he-IL"/>
        </w:rPr>
        <w:t xml:space="preserve"> walking by the Spirit and living in line with God’s word…so you</w:t>
      </w:r>
      <w:r w:rsidR="00E44DB7">
        <w:rPr>
          <w:lang w:bidi="he-IL"/>
        </w:rPr>
        <w:t xml:space="preserve">’ll be growing to be </w:t>
      </w:r>
      <w:proofErr w:type="gramStart"/>
      <w:r w:rsidR="00E44DB7">
        <w:rPr>
          <w:lang w:bidi="he-IL"/>
        </w:rPr>
        <w:t>more and more</w:t>
      </w:r>
      <w:proofErr w:type="gramEnd"/>
      <w:r w:rsidR="00E44DB7">
        <w:rPr>
          <w:lang w:bidi="he-IL"/>
        </w:rPr>
        <w:t xml:space="preserve"> like Jesus! </w:t>
      </w:r>
    </w:p>
    <w:p w14:paraId="3B62E06B" w14:textId="39FDA8E5" w:rsidR="004861D9" w:rsidRDefault="00366876" w:rsidP="00DA3A7F">
      <w:pPr>
        <w:rPr>
          <w:lang w:bidi="he-IL"/>
        </w:rPr>
      </w:pPr>
      <w:r>
        <w:rPr>
          <w:lang w:bidi="he-IL"/>
        </w:rPr>
        <w:lastRenderedPageBreak/>
        <w:t>Second…</w:t>
      </w:r>
    </w:p>
    <w:p w14:paraId="77434DEB" w14:textId="2BC283AF" w:rsidR="006650A4" w:rsidRDefault="00F360EA" w:rsidP="006650A4">
      <w:pPr>
        <w:pStyle w:val="Heading2"/>
      </w:pPr>
      <w:r>
        <w:t>God’s</w:t>
      </w:r>
      <w:r w:rsidR="006650A4">
        <w:t xml:space="preserve"> unchangeableness </w:t>
      </w:r>
      <w:r w:rsidR="009531AD">
        <w:t xml:space="preserve">should </w:t>
      </w:r>
      <w:r w:rsidR="00D45DFF">
        <w:t>produce contentment</w:t>
      </w:r>
      <w:r w:rsidR="00274EAF">
        <w:t xml:space="preserve"> in place of greed </w:t>
      </w:r>
      <w:r w:rsidR="00F30D1C">
        <w:t xml:space="preserve">and consumerism. </w:t>
      </w:r>
    </w:p>
    <w:p w14:paraId="215EC499" w14:textId="7E7FC3F4" w:rsidR="00366876" w:rsidRDefault="00366876" w:rsidP="00D45DFF">
      <w:pPr>
        <w:rPr>
          <w:lang w:bidi="he-IL"/>
        </w:rPr>
      </w:pPr>
      <w:r>
        <w:rPr>
          <w:lang w:bidi="he-IL"/>
        </w:rPr>
        <w:t>Now, that one might seem out of left field…but I assure you it’s not…</w:t>
      </w:r>
    </w:p>
    <w:p w14:paraId="7749187F" w14:textId="4086107F" w:rsidR="00366876" w:rsidRDefault="00366876" w:rsidP="00D45DFF">
      <w:pPr>
        <w:rPr>
          <w:lang w:bidi="he-IL"/>
        </w:rPr>
      </w:pPr>
      <w:r>
        <w:rPr>
          <w:lang w:bidi="he-IL"/>
        </w:rPr>
        <w:t>The author of Hebrews says…</w:t>
      </w:r>
    </w:p>
    <w:p w14:paraId="00C2F56E" w14:textId="2F32F748" w:rsidR="00366876" w:rsidRDefault="00366876" w:rsidP="00D45DFF">
      <w:pPr>
        <w:rPr>
          <w:b/>
          <w:bCs/>
          <w:lang w:bidi="he-IL"/>
        </w:rPr>
      </w:pPr>
      <w:r w:rsidRPr="001D34B0">
        <w:rPr>
          <w:b/>
          <w:bCs/>
          <w:highlight w:val="yellow"/>
          <w:lang w:bidi="he-IL"/>
        </w:rPr>
        <w:t xml:space="preserve">Hebrews 13:5–6 Make sure that your character is free from the love of money, being content with what you have; for He Himself has said, “I WILL NEVER DESERT YOU, NOR WILL I EVER FORSAKE YOU,” </w:t>
      </w:r>
      <w:r w:rsidRPr="001D34B0">
        <w:rPr>
          <w:b/>
          <w:bCs/>
          <w:highlight w:val="yellow"/>
          <w:vertAlign w:val="superscript"/>
          <w:lang w:bidi="he-IL"/>
        </w:rPr>
        <w:t>6</w:t>
      </w:r>
      <w:r w:rsidRPr="001D34B0">
        <w:rPr>
          <w:b/>
          <w:bCs/>
          <w:highlight w:val="yellow"/>
          <w:lang w:bidi="he-IL"/>
        </w:rPr>
        <w:t xml:space="preserve"> so that we confidently say, “THE LORD IS MY HELPER, I WILL NOT BE AFRAID. WHAT WILL MAN DO TO ME?”</w:t>
      </w:r>
    </w:p>
    <w:p w14:paraId="3241A0A0" w14:textId="1934781A" w:rsidR="00366876" w:rsidRDefault="00396670" w:rsidP="00D45DFF">
      <w:pPr>
        <w:rPr>
          <w:lang w:bidi="he-IL"/>
        </w:rPr>
      </w:pPr>
      <w:r>
        <w:rPr>
          <w:lang w:bidi="he-IL"/>
        </w:rPr>
        <w:t>To which you say</w:t>
      </w:r>
      <w:proofErr w:type="gramStart"/>
      <w:r>
        <w:rPr>
          <w:lang w:bidi="he-IL"/>
        </w:rPr>
        <w:t>…”I</w:t>
      </w:r>
      <w:proofErr w:type="gramEnd"/>
      <w:r>
        <w:rPr>
          <w:lang w:bidi="he-IL"/>
        </w:rPr>
        <w:t xml:space="preserve"> get the command to be free from the love of money and be content. But how is God’s immutability the reason for that…it seems like God being my helper and with me is the reason I can be content.” </w:t>
      </w:r>
    </w:p>
    <w:p w14:paraId="7799E7FF" w14:textId="04465727" w:rsidR="00396670" w:rsidRDefault="00396670" w:rsidP="00396670">
      <w:pPr>
        <w:pStyle w:val="ListParagraph"/>
        <w:numPr>
          <w:ilvl w:val="0"/>
          <w:numId w:val="43"/>
        </w:numPr>
        <w:rPr>
          <w:lang w:bidi="he-IL"/>
        </w:rPr>
      </w:pPr>
      <w:r>
        <w:rPr>
          <w:lang w:bidi="he-IL"/>
        </w:rPr>
        <w:t xml:space="preserve">That is true…but if we keep going in Hebrews </w:t>
      </w:r>
      <w:proofErr w:type="gramStart"/>
      <w:r>
        <w:rPr>
          <w:lang w:bidi="he-IL"/>
        </w:rPr>
        <w:t>13</w:t>
      </w:r>
      <w:proofErr w:type="gramEnd"/>
      <w:r>
        <w:rPr>
          <w:lang w:bidi="he-IL"/>
        </w:rPr>
        <w:t xml:space="preserve"> we read…</w:t>
      </w:r>
    </w:p>
    <w:p w14:paraId="0786EFB6" w14:textId="67F711E4" w:rsidR="00396670" w:rsidRPr="00396670" w:rsidRDefault="00396670" w:rsidP="00396670">
      <w:pPr>
        <w:rPr>
          <w:b/>
          <w:bCs/>
          <w:lang w:bidi="he-IL"/>
        </w:rPr>
      </w:pPr>
      <w:r w:rsidRPr="001D34B0">
        <w:rPr>
          <w:b/>
          <w:bCs/>
          <w:highlight w:val="yellow"/>
          <w:lang w:bidi="he-IL"/>
        </w:rPr>
        <w:t xml:space="preserve">Hebrews 13:7–8 Remember those who led you, who spoke the word of God to you; and considering the result of their conduct, imitate their faith. </w:t>
      </w:r>
      <w:r w:rsidRPr="001D34B0">
        <w:rPr>
          <w:b/>
          <w:bCs/>
          <w:highlight w:val="yellow"/>
          <w:vertAlign w:val="superscript"/>
          <w:lang w:bidi="he-IL"/>
        </w:rPr>
        <w:t>8</w:t>
      </w:r>
      <w:r w:rsidRPr="001D34B0">
        <w:rPr>
          <w:b/>
          <w:bCs/>
          <w:highlight w:val="yellow"/>
          <w:lang w:bidi="he-IL"/>
        </w:rPr>
        <w:t xml:space="preserve"> Jesus Christ is the same yesterday and today and forever.</w:t>
      </w:r>
    </w:p>
    <w:p w14:paraId="67991E58" w14:textId="0F02657B" w:rsidR="00747D9E" w:rsidRDefault="00543604" w:rsidP="00396670">
      <w:pPr>
        <w:rPr>
          <w:lang w:bidi="he-IL"/>
        </w:rPr>
      </w:pPr>
      <w:r>
        <w:rPr>
          <w:lang w:bidi="he-IL"/>
        </w:rPr>
        <w:t xml:space="preserve">v.7 I think is primarily about people who have already died…why does the lives of people who are dead and gone matter for us? </w:t>
      </w:r>
      <w:r w:rsidR="00747D9E">
        <w:rPr>
          <w:lang w:bidi="he-IL"/>
        </w:rPr>
        <w:t xml:space="preserve">Why does the faithfulness of God to Abraham, or Joseph, or Moses, or David, or anyone before me </w:t>
      </w:r>
      <w:proofErr w:type="gramStart"/>
      <w:r w:rsidR="00747D9E">
        <w:rPr>
          <w:lang w:bidi="he-IL"/>
        </w:rPr>
        <w:t>actually make</w:t>
      </w:r>
      <w:proofErr w:type="gramEnd"/>
      <w:r w:rsidR="00747D9E">
        <w:rPr>
          <w:lang w:bidi="he-IL"/>
        </w:rPr>
        <w:t xml:space="preserve"> any difference in my life?</w:t>
      </w:r>
    </w:p>
    <w:p w14:paraId="7AE0F495" w14:textId="7F6D00E3" w:rsidR="00747D9E" w:rsidRDefault="000879DA" w:rsidP="00747D9E">
      <w:pPr>
        <w:pStyle w:val="ListParagraph"/>
        <w:numPr>
          <w:ilvl w:val="0"/>
          <w:numId w:val="43"/>
        </w:numPr>
        <w:rPr>
          <w:lang w:bidi="he-IL"/>
        </w:rPr>
      </w:pPr>
      <w:r>
        <w:rPr>
          <w:lang w:bidi="he-IL"/>
        </w:rPr>
        <w:t>V.8 is the reason…because Jesus Christ is the same yesterday, today and forever. He is immutable.</w:t>
      </w:r>
    </w:p>
    <w:p w14:paraId="79068148" w14:textId="6F541A53" w:rsidR="000879DA" w:rsidRDefault="000879DA" w:rsidP="000879DA">
      <w:pPr>
        <w:rPr>
          <w:lang w:bidi="he-IL"/>
        </w:rPr>
      </w:pPr>
      <w:proofErr w:type="gramStart"/>
      <w:r>
        <w:rPr>
          <w:lang w:bidi="he-IL"/>
        </w:rPr>
        <w:t>So</w:t>
      </w:r>
      <w:proofErr w:type="gramEnd"/>
      <w:r>
        <w:rPr>
          <w:lang w:bidi="he-IL"/>
        </w:rPr>
        <w:t xml:space="preserve"> the God that provided for food and water in the wilderness </w:t>
      </w:r>
      <w:r w:rsidR="002676FD">
        <w:rPr>
          <w:lang w:bidi="he-IL"/>
        </w:rPr>
        <w:t xml:space="preserve">for the Israelites for 40 years </w:t>
      </w:r>
      <w:r>
        <w:rPr>
          <w:lang w:bidi="he-IL"/>
        </w:rPr>
        <w:t>is the same God that promises to be with me and provide for me.</w:t>
      </w:r>
    </w:p>
    <w:p w14:paraId="7FABCA94" w14:textId="758BD9A6" w:rsidR="000879DA" w:rsidRDefault="000879DA" w:rsidP="000879DA">
      <w:pPr>
        <w:rPr>
          <w:lang w:bidi="he-IL"/>
        </w:rPr>
      </w:pPr>
      <w:r>
        <w:rPr>
          <w:lang w:bidi="he-IL"/>
        </w:rPr>
        <w:t xml:space="preserve">The same God </w:t>
      </w:r>
      <w:r w:rsidR="006916D4">
        <w:rPr>
          <w:lang w:bidi="he-IL"/>
        </w:rPr>
        <w:t>whose</w:t>
      </w:r>
      <w:r w:rsidR="00AC53B3">
        <w:rPr>
          <w:lang w:bidi="he-IL"/>
        </w:rPr>
        <w:t xml:space="preserve"> presence was with David when he was a </w:t>
      </w:r>
      <w:r w:rsidR="00225FCE">
        <w:rPr>
          <w:lang w:bidi="he-IL"/>
        </w:rPr>
        <w:t>shepherded</w:t>
      </w:r>
      <w:r w:rsidR="00AC53B3">
        <w:rPr>
          <w:lang w:bidi="he-IL"/>
        </w:rPr>
        <w:t xml:space="preserve">, to the </w:t>
      </w:r>
      <w:r w:rsidR="006916D4">
        <w:rPr>
          <w:lang w:bidi="he-IL"/>
        </w:rPr>
        <w:t>battlefield</w:t>
      </w:r>
      <w:r w:rsidR="00AC53B3">
        <w:rPr>
          <w:lang w:bidi="he-IL"/>
        </w:rPr>
        <w:t xml:space="preserve"> with Goliath, to being on the run from King Saul</w:t>
      </w:r>
      <w:r w:rsidR="00225FCE">
        <w:rPr>
          <w:lang w:bidi="he-IL"/>
        </w:rPr>
        <w:t>, is the same God who promises his presence with me.</w:t>
      </w:r>
    </w:p>
    <w:p w14:paraId="71CB46AD" w14:textId="3BE2E081" w:rsidR="00967BB5" w:rsidRDefault="00225FCE" w:rsidP="000879DA">
      <w:pPr>
        <w:rPr>
          <w:lang w:bidi="he-IL"/>
        </w:rPr>
      </w:pPr>
      <w:r>
        <w:rPr>
          <w:lang w:bidi="he-IL"/>
        </w:rPr>
        <w:t xml:space="preserve">Money and stuff </w:t>
      </w:r>
      <w:r w:rsidR="006916D4">
        <w:rPr>
          <w:lang w:bidi="he-IL"/>
        </w:rPr>
        <w:t>are</w:t>
      </w:r>
      <w:r>
        <w:rPr>
          <w:lang w:bidi="he-IL"/>
        </w:rPr>
        <w:t xml:space="preserve"> not what protected or provided for any of th</w:t>
      </w:r>
      <w:r w:rsidR="00967BB5">
        <w:rPr>
          <w:lang w:bidi="he-IL"/>
        </w:rPr>
        <w:t xml:space="preserve">e saints before me…it was God’s presence and I can be certain that God’s promises and presence will be with me as it was for them! </w:t>
      </w:r>
    </w:p>
    <w:p w14:paraId="5ACD224A" w14:textId="41C48C27" w:rsidR="00D130B8" w:rsidRDefault="00AC70BE" w:rsidP="000879DA">
      <w:pPr>
        <w:rPr>
          <w:lang w:bidi="he-IL"/>
        </w:rPr>
      </w:pPr>
      <w:r>
        <w:rPr>
          <w:lang w:bidi="he-IL"/>
        </w:rPr>
        <w:t>God’s immutability means that you can trust him, rather than trusting in riches and things!</w:t>
      </w:r>
      <w:r w:rsidR="00967BB5">
        <w:rPr>
          <w:lang w:bidi="he-IL"/>
        </w:rPr>
        <w:t xml:space="preserve"> </w:t>
      </w:r>
    </w:p>
    <w:p w14:paraId="24CD35A5" w14:textId="0DE373C7" w:rsidR="00622ABB" w:rsidRPr="00396670" w:rsidRDefault="00622ABB" w:rsidP="000879DA">
      <w:pPr>
        <w:rPr>
          <w:lang w:bidi="he-IL"/>
        </w:rPr>
      </w:pPr>
      <w:r>
        <w:rPr>
          <w:lang w:bidi="he-IL"/>
        </w:rPr>
        <w:t xml:space="preserve">A third way God’s unchangeableness should </w:t>
      </w:r>
      <w:r w:rsidR="00C76129">
        <w:rPr>
          <w:lang w:bidi="he-IL"/>
        </w:rPr>
        <w:t>change us is…</w:t>
      </w:r>
    </w:p>
    <w:p w14:paraId="6553634C" w14:textId="69C157CB" w:rsidR="00D45DFF" w:rsidRDefault="00F360EA" w:rsidP="00D45DFF">
      <w:pPr>
        <w:pStyle w:val="Heading2"/>
      </w:pPr>
      <w:r>
        <w:t>God’s</w:t>
      </w:r>
      <w:r w:rsidR="00D45DFF">
        <w:t xml:space="preserve"> unchangeableness should produce </w:t>
      </w:r>
      <w:r w:rsidR="009C0F02">
        <w:t>commitment to God’s Word</w:t>
      </w:r>
      <w:r w:rsidR="00BC0643">
        <w:t xml:space="preserve"> in place </w:t>
      </w:r>
      <w:r w:rsidR="00D030FE">
        <w:t>false doctrines.</w:t>
      </w:r>
    </w:p>
    <w:p w14:paraId="69D6F33C" w14:textId="1AF6D38C" w:rsidR="00C76129" w:rsidRDefault="00C76129" w:rsidP="00D130B8">
      <w:pPr>
        <w:rPr>
          <w:lang w:bidi="he-IL"/>
        </w:rPr>
      </w:pPr>
      <w:r>
        <w:rPr>
          <w:lang w:bidi="he-IL"/>
        </w:rPr>
        <w:lastRenderedPageBreak/>
        <w:t>I hope throughout this message one of the thoughts you’ve had is, “</w:t>
      </w:r>
      <w:r w:rsidR="004329AE">
        <w:rPr>
          <w:lang w:bidi="he-IL"/>
        </w:rPr>
        <w:t xml:space="preserve">The only reason I can trust in the Word of God is because God is unchanging.” </w:t>
      </w:r>
      <w:r w:rsidR="00A94BA4">
        <w:rPr>
          <w:lang w:bidi="he-IL"/>
        </w:rPr>
        <w:t>“</w:t>
      </w:r>
      <w:r w:rsidR="004329AE">
        <w:rPr>
          <w:lang w:bidi="he-IL"/>
        </w:rPr>
        <w:t>The only reason that I can trust the promises of God is because he is unchanging!</w:t>
      </w:r>
      <w:r w:rsidR="00A94BA4">
        <w:rPr>
          <w:lang w:bidi="he-IL"/>
        </w:rPr>
        <w:t>”</w:t>
      </w:r>
    </w:p>
    <w:p w14:paraId="19C7E918" w14:textId="0D2524A6" w:rsidR="00DC3B27" w:rsidRDefault="00DC3B27" w:rsidP="00D130B8">
      <w:pPr>
        <w:rPr>
          <w:lang w:bidi="he-IL"/>
        </w:rPr>
      </w:pPr>
      <w:r>
        <w:rPr>
          <w:lang w:bidi="he-IL"/>
        </w:rPr>
        <w:t>Hebrews connects God’s immutability directly with commitment to sound doctrine in God’s Word…</w:t>
      </w:r>
    </w:p>
    <w:p w14:paraId="259D6BF7" w14:textId="1B18888C" w:rsidR="00DC3B27" w:rsidRPr="00DC3B27" w:rsidRDefault="00DC3B27" w:rsidP="00D130B8">
      <w:pPr>
        <w:rPr>
          <w:b/>
          <w:bCs/>
          <w:lang w:bidi="he-IL"/>
        </w:rPr>
      </w:pPr>
      <w:r w:rsidRPr="003932C6">
        <w:rPr>
          <w:b/>
          <w:bCs/>
          <w:highlight w:val="yellow"/>
          <w:lang w:bidi="he-IL"/>
        </w:rPr>
        <w:t xml:space="preserve">Hebrews 13:8–9 Jesus Christ is the same yesterday and today and forever. </w:t>
      </w:r>
      <w:r w:rsidRPr="003932C6">
        <w:rPr>
          <w:b/>
          <w:bCs/>
          <w:highlight w:val="yellow"/>
          <w:vertAlign w:val="superscript"/>
          <w:lang w:bidi="he-IL"/>
        </w:rPr>
        <w:t>9</w:t>
      </w:r>
      <w:r w:rsidRPr="003932C6">
        <w:rPr>
          <w:b/>
          <w:bCs/>
          <w:highlight w:val="yellow"/>
          <w:lang w:bidi="he-IL"/>
        </w:rPr>
        <w:t xml:space="preserve"> Do not be carried away by varied and strange teachings</w:t>
      </w:r>
      <w:r w:rsidR="00686269" w:rsidRPr="003932C6">
        <w:rPr>
          <w:b/>
          <w:bCs/>
          <w:highlight w:val="yellow"/>
          <w:lang w:bidi="he-IL"/>
        </w:rPr>
        <w:t>…</w:t>
      </w:r>
    </w:p>
    <w:p w14:paraId="5AE989B1" w14:textId="76271382" w:rsidR="00DC3B27" w:rsidRDefault="00686269" w:rsidP="00D130B8">
      <w:pPr>
        <w:rPr>
          <w:lang w:bidi="he-IL"/>
        </w:rPr>
      </w:pPr>
      <w:r>
        <w:rPr>
          <w:lang w:bidi="he-IL"/>
        </w:rPr>
        <w:t xml:space="preserve">As times change, so do the temptations to </w:t>
      </w:r>
      <w:r w:rsidR="00D2446E">
        <w:rPr>
          <w:lang w:bidi="he-IL"/>
        </w:rPr>
        <w:t>false doctrine…</w:t>
      </w:r>
    </w:p>
    <w:p w14:paraId="13FA9B09" w14:textId="55DB0446" w:rsidR="00D2446E" w:rsidRDefault="00D2446E" w:rsidP="00D2446E">
      <w:pPr>
        <w:pStyle w:val="ListParagraph"/>
        <w:numPr>
          <w:ilvl w:val="0"/>
          <w:numId w:val="43"/>
        </w:numPr>
        <w:rPr>
          <w:lang w:bidi="he-IL"/>
        </w:rPr>
      </w:pPr>
      <w:r>
        <w:rPr>
          <w:lang w:bidi="he-IL"/>
        </w:rPr>
        <w:t xml:space="preserve">40-50 years </w:t>
      </w:r>
      <w:proofErr w:type="gramStart"/>
      <w:r>
        <w:rPr>
          <w:lang w:bidi="he-IL"/>
        </w:rPr>
        <w:t>ago</w:t>
      </w:r>
      <w:proofErr w:type="gramEnd"/>
      <w:r>
        <w:rPr>
          <w:lang w:bidi="he-IL"/>
        </w:rPr>
        <w:t xml:space="preserve"> it was unthinkable that churches that </w:t>
      </w:r>
      <w:r w:rsidR="00040279">
        <w:rPr>
          <w:lang w:bidi="he-IL"/>
        </w:rPr>
        <w:t xml:space="preserve">claim to believe in the Bible would support homosexual marriage, or transgenderism. </w:t>
      </w:r>
    </w:p>
    <w:p w14:paraId="34474056" w14:textId="5CFD853C" w:rsidR="00D130B8" w:rsidRDefault="000864D6" w:rsidP="009C0F02">
      <w:pPr>
        <w:rPr>
          <w:lang w:bidi="he-IL"/>
        </w:rPr>
      </w:pPr>
      <w:r>
        <w:rPr>
          <w:lang w:bidi="he-IL"/>
        </w:rPr>
        <w:t>But “times have changed” and so the varied</w:t>
      </w:r>
      <w:r w:rsidR="00FD4EE9">
        <w:rPr>
          <w:lang w:bidi="he-IL"/>
        </w:rPr>
        <w:t xml:space="preserve">, and new sexual ethic that is being read into the Bible is making </w:t>
      </w:r>
      <w:proofErr w:type="gramStart"/>
      <w:r w:rsidR="00FD4EE9">
        <w:rPr>
          <w:lang w:bidi="he-IL"/>
        </w:rPr>
        <w:t>more and more</w:t>
      </w:r>
      <w:proofErr w:type="gramEnd"/>
      <w:r w:rsidR="00FD4EE9">
        <w:rPr>
          <w:lang w:bidi="he-IL"/>
        </w:rPr>
        <w:t xml:space="preserve"> sense to people…</w:t>
      </w:r>
    </w:p>
    <w:p w14:paraId="3E16DE83" w14:textId="77777777" w:rsidR="00F92853" w:rsidRDefault="00BE585A" w:rsidP="00F92853">
      <w:pPr>
        <w:rPr>
          <w:lang w:bidi="he-IL"/>
        </w:rPr>
      </w:pPr>
      <w:r>
        <w:rPr>
          <w:lang w:bidi="he-IL"/>
        </w:rPr>
        <w:t xml:space="preserve">A half century ago it was unthinkable </w:t>
      </w:r>
      <w:r w:rsidR="009954E3">
        <w:rPr>
          <w:lang w:bidi="he-IL"/>
        </w:rPr>
        <w:t xml:space="preserve">that </w:t>
      </w:r>
      <w:r w:rsidR="00C74679">
        <w:rPr>
          <w:lang w:bidi="he-IL"/>
        </w:rPr>
        <w:t>bible believing</w:t>
      </w:r>
      <w:r w:rsidR="009954E3">
        <w:rPr>
          <w:lang w:bidi="he-IL"/>
        </w:rPr>
        <w:t xml:space="preserve"> church</w:t>
      </w:r>
      <w:r w:rsidR="00C74679">
        <w:rPr>
          <w:lang w:bidi="he-IL"/>
        </w:rPr>
        <w:t>es</w:t>
      </w:r>
      <w:r w:rsidR="009954E3">
        <w:rPr>
          <w:lang w:bidi="he-IL"/>
        </w:rPr>
        <w:t xml:space="preserve"> would be supporting parents in not discipling their children…</w:t>
      </w:r>
      <w:r w:rsidR="00577125">
        <w:rPr>
          <w:lang w:bidi="he-IL"/>
        </w:rPr>
        <w:t>in supporting the idea that “grace-based” parenting means that you do not bring consequences</w:t>
      </w:r>
      <w:r w:rsidR="00C74679">
        <w:rPr>
          <w:lang w:bidi="he-IL"/>
        </w:rPr>
        <w:t xml:space="preserve"> on your children for disobedience. </w:t>
      </w:r>
    </w:p>
    <w:p w14:paraId="3A9A2424" w14:textId="7A80EFAB" w:rsidR="00BE585A" w:rsidRDefault="00F92853" w:rsidP="009C0F02">
      <w:pPr>
        <w:rPr>
          <w:lang w:bidi="he-IL"/>
        </w:rPr>
      </w:pPr>
      <w:r>
        <w:rPr>
          <w:lang w:bidi="he-IL"/>
        </w:rPr>
        <w:t xml:space="preserve">God’s immutability means that you can confidently cling to the word of God and not be tossed to and </w:t>
      </w:r>
      <w:proofErr w:type="spellStart"/>
      <w:r>
        <w:rPr>
          <w:lang w:bidi="he-IL"/>
        </w:rPr>
        <w:t>fro</w:t>
      </w:r>
      <w:proofErr w:type="spellEnd"/>
      <w:r>
        <w:rPr>
          <w:lang w:bidi="he-IL"/>
        </w:rPr>
        <w:t xml:space="preserve"> by every wind doctrine…</w:t>
      </w:r>
    </w:p>
    <w:p w14:paraId="4F1D3208" w14:textId="70183296" w:rsidR="005828BB" w:rsidRDefault="005828BB" w:rsidP="009C0F02">
      <w:pPr>
        <w:rPr>
          <w:lang w:bidi="he-IL"/>
        </w:rPr>
      </w:pPr>
      <w:r>
        <w:rPr>
          <w:lang w:bidi="he-IL"/>
        </w:rPr>
        <w:t>John Piper said this in sermon on Hebrews 13:8 years ago…</w:t>
      </w:r>
    </w:p>
    <w:p w14:paraId="20E19959" w14:textId="77777777" w:rsidR="005828BB" w:rsidRDefault="005828BB" w:rsidP="005828BB">
      <w:pPr>
        <w:pStyle w:val="Quote"/>
        <w:ind w:left="450"/>
        <w:jc w:val="both"/>
        <w:rPr>
          <w:shd w:val="clear" w:color="auto" w:fill="FFFFFF"/>
        </w:rPr>
      </w:pPr>
      <w:r>
        <w:rPr>
          <w:shd w:val="clear" w:color="auto" w:fill="FFFFFF"/>
        </w:rPr>
        <w:t>God has chosen that we know Jesus Christ - and God, in and through Christ - by reading about him in a Book that records his life and work from yesterday. God does not ordain that we know Jesus by skipping the historical, once-for-all self-revelation of the incarnation and substituting mystical avenues of communion now. The Christ of today must be the same as the Christ of yesterday or we cannot know the Christ of today. We know him and commune with him through the Word of God about him from yesterday.</w:t>
      </w:r>
      <w:r w:rsidRPr="00905D80">
        <w:rPr>
          <w:rStyle w:val="FootnoteReference"/>
          <w:shd w:val="clear" w:color="auto" w:fill="FFFFFF"/>
        </w:rPr>
        <w:t xml:space="preserve"> </w:t>
      </w:r>
      <w:r>
        <w:rPr>
          <w:rStyle w:val="FootnoteReference"/>
          <w:shd w:val="clear" w:color="auto" w:fill="FFFFFF"/>
        </w:rPr>
        <w:footnoteReference w:id="3"/>
      </w:r>
    </w:p>
    <w:p w14:paraId="682CFC8D" w14:textId="77777777" w:rsidR="005828BB" w:rsidRPr="005828BB" w:rsidRDefault="005828BB" w:rsidP="009C0F02">
      <w:pPr>
        <w:rPr>
          <w:b/>
          <w:bCs/>
          <w:lang w:bidi="he-IL"/>
        </w:rPr>
      </w:pPr>
    </w:p>
    <w:p w14:paraId="49C29F6A" w14:textId="77777777" w:rsidR="00B96C0D" w:rsidRDefault="00F360EA" w:rsidP="00F360EA">
      <w:pPr>
        <w:pStyle w:val="Heading2"/>
      </w:pPr>
      <w:r>
        <w:t xml:space="preserve">God’s unchangeableness should produce </w:t>
      </w:r>
      <w:r w:rsidR="00B96C0D">
        <w:t>humility in place of pride.</w:t>
      </w:r>
    </w:p>
    <w:p w14:paraId="618DEAFB" w14:textId="332264CC" w:rsidR="00B96C0D" w:rsidRDefault="00B96C0D" w:rsidP="00B96C0D">
      <w:pPr>
        <w:rPr>
          <w:lang w:bidi="he-IL"/>
        </w:rPr>
      </w:pPr>
      <w:r>
        <w:rPr>
          <w:lang w:bidi="he-IL"/>
        </w:rPr>
        <w:t xml:space="preserve">The most steadfast, faithful, </w:t>
      </w:r>
      <w:proofErr w:type="gramStart"/>
      <w:r>
        <w:rPr>
          <w:lang w:bidi="he-IL"/>
        </w:rPr>
        <w:t>rock solid</w:t>
      </w:r>
      <w:proofErr w:type="gramEnd"/>
      <w:r>
        <w:rPr>
          <w:lang w:bidi="he-IL"/>
        </w:rPr>
        <w:t xml:space="preserve"> constants in the universe are like a shirt to the Lord. </w:t>
      </w:r>
      <w:r w:rsidR="00685305">
        <w:rPr>
          <w:lang w:bidi="he-IL"/>
        </w:rPr>
        <w:t>He’ll just change it one day…</w:t>
      </w:r>
    </w:p>
    <w:p w14:paraId="1231E764" w14:textId="4BB93D0C" w:rsidR="00685305" w:rsidRPr="00B96C0D" w:rsidRDefault="00685305" w:rsidP="00685305">
      <w:pPr>
        <w:pStyle w:val="ListParagraph"/>
        <w:numPr>
          <w:ilvl w:val="0"/>
          <w:numId w:val="43"/>
        </w:numPr>
        <w:rPr>
          <w:lang w:bidi="he-IL"/>
        </w:rPr>
      </w:pPr>
      <w:r>
        <w:rPr>
          <w:lang w:bidi="he-IL"/>
        </w:rPr>
        <w:t xml:space="preserve">God’s steadfastness, unchanging character and purpose and commitment to his promises should </w:t>
      </w:r>
      <w:r w:rsidR="006629F2">
        <w:rPr>
          <w:lang w:bidi="he-IL"/>
        </w:rPr>
        <w:t>bring us very low…</w:t>
      </w:r>
    </w:p>
    <w:p w14:paraId="51DF0BF8" w14:textId="4A6A808C" w:rsidR="00F360EA" w:rsidRPr="009C0F02" w:rsidRDefault="00F360EA" w:rsidP="00B96C0D">
      <w:pPr>
        <w:pStyle w:val="Heading2"/>
        <w:numPr>
          <w:ilvl w:val="0"/>
          <w:numId w:val="0"/>
        </w:numPr>
      </w:pPr>
      <w:r>
        <w:lastRenderedPageBreak/>
        <w:t xml:space="preserve"> </w:t>
      </w:r>
    </w:p>
    <w:sectPr w:rsidR="00F360EA" w:rsidRPr="009C0F02" w:rsidSect="00D510AA">
      <w:footerReference w:type="even" r:id="rId11"/>
      <w:footerReference w:type="default" r:id="rId12"/>
      <w:headerReference w:type="first" r:id="rId13"/>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09272E1" w14:textId="77777777" w:rsidR="00677446" w:rsidRDefault="00677446" w:rsidP="0085799A">
      <w:pPr>
        <w:spacing w:after="0" w:line="240" w:lineRule="auto"/>
      </w:pPr>
      <w:r>
        <w:separator/>
      </w:r>
    </w:p>
  </w:endnote>
  <w:endnote w:type="continuationSeparator" w:id="0">
    <w:p w14:paraId="0E0D8FC0" w14:textId="77777777" w:rsidR="00677446" w:rsidRDefault="00677446" w:rsidP="008579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Gentium Plus">
    <w:altName w:val="Segoe UI Historic"/>
    <w:charset w:val="00"/>
    <w:family w:val="auto"/>
    <w:pitch w:val="variable"/>
    <w:sig w:usb0="E00003FF" w:usb1="5200E1FF" w:usb2="0A000029" w:usb3="00000000" w:csb0="0000019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309094946"/>
      <w:docPartObj>
        <w:docPartGallery w:val="Page Numbers (Bottom of Page)"/>
        <w:docPartUnique/>
      </w:docPartObj>
    </w:sdtPr>
    <w:sdtEndPr>
      <w:rPr>
        <w:rStyle w:val="PageNumber"/>
      </w:rPr>
    </w:sdtEndPr>
    <w:sdtContent>
      <w:p w14:paraId="446DED72" w14:textId="1C4DFC07" w:rsidR="001F542F" w:rsidRDefault="001F542F" w:rsidP="00A83F7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fldChar w:fldCharType="end"/>
        </w:r>
      </w:p>
    </w:sdtContent>
  </w:sdt>
  <w:p w14:paraId="017018A4" w14:textId="77777777" w:rsidR="001F542F" w:rsidRDefault="001F542F" w:rsidP="001F542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239909966"/>
      <w:docPartObj>
        <w:docPartGallery w:val="Page Numbers (Bottom of Page)"/>
        <w:docPartUnique/>
      </w:docPartObj>
    </w:sdtPr>
    <w:sdtEndPr>
      <w:rPr>
        <w:rStyle w:val="PageNumber"/>
      </w:rPr>
    </w:sdtEndPr>
    <w:sdtContent>
      <w:p w14:paraId="79AC1533" w14:textId="5A0F2B1B" w:rsidR="001F542F" w:rsidRDefault="001F542F" w:rsidP="00A83F7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5E2983A4" w14:textId="77777777" w:rsidR="001F542F" w:rsidRDefault="001F542F" w:rsidP="001F542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C15771F" w14:textId="77777777" w:rsidR="00677446" w:rsidRDefault="00677446" w:rsidP="0085799A">
      <w:pPr>
        <w:spacing w:after="0" w:line="240" w:lineRule="auto"/>
      </w:pPr>
      <w:r>
        <w:separator/>
      </w:r>
    </w:p>
  </w:footnote>
  <w:footnote w:type="continuationSeparator" w:id="0">
    <w:p w14:paraId="1EC93AD3" w14:textId="77777777" w:rsidR="00677446" w:rsidRDefault="00677446" w:rsidP="0085799A">
      <w:pPr>
        <w:spacing w:after="0" w:line="240" w:lineRule="auto"/>
      </w:pPr>
      <w:r>
        <w:continuationSeparator/>
      </w:r>
    </w:p>
  </w:footnote>
  <w:footnote w:id="1">
    <w:p w14:paraId="2E057813" w14:textId="77777777" w:rsidR="00934F57" w:rsidRDefault="00934F57" w:rsidP="00934F57">
      <w:pPr>
        <w:pStyle w:val="FootnoteText"/>
        <w:ind w:firstLine="720"/>
      </w:pPr>
      <w:r>
        <w:rPr>
          <w:rStyle w:val="FootnoteReference"/>
        </w:rPr>
        <w:footnoteRef/>
      </w:r>
      <w:r>
        <w:t xml:space="preserve"> </w:t>
      </w:r>
      <w:r>
        <w:fldChar w:fldCharType="begin"/>
      </w:r>
      <w:r>
        <w:instrText xml:space="preserve"> ADDIN ZOTERO_ITEM CSL_CITATION {"citationID":"yylcfz1c","properties":{"formattedCitation":"John M. Frame, {\\i{}Systematic Theology: An Introduction to Christian Belief} (P&amp;R Publishing, 2013), 367.","plainCitation":"John M. Frame, Systematic Theology: An Introduction to Christian Belief (P&amp;R Publishing, 2013), 367.","noteIndex":5},"citationItems":[{"id":227,"uris":["http://zotero.org/users/1743412/items/QMDIDUCQ"],"itemData":{"id":227,"type":"book","call-number":"BT75.3 .F73 2013","ISBN":"978-1-59638-217-6","number-of-pages":"1219","publisher":"P&amp;R Publishing","publisher-place":"Phillipsburg, New Jersey","source":"Library of Congress ISBN","title":"Systematic Theology: an Introduction to Christian Belief","title-short":"Systematic theology","author":[{"family":"Frame","given":"John M."}],"issued":{"date-parts":[["2013"]]}},"locator":"367","label":"page"}],"schema":"https://github.com/citation-style-language/schema/raw/master/csl-citation.json"} </w:instrText>
      </w:r>
      <w:r>
        <w:fldChar w:fldCharType="separate"/>
      </w:r>
      <w:r w:rsidRPr="00934F57">
        <w:rPr>
          <w:rFonts w:cs="Gentium Plus"/>
          <w:szCs w:val="24"/>
        </w:rPr>
        <w:t xml:space="preserve">John M. Frame, </w:t>
      </w:r>
      <w:r w:rsidRPr="00934F57">
        <w:rPr>
          <w:rFonts w:cs="Gentium Plus"/>
          <w:i/>
          <w:iCs/>
          <w:szCs w:val="24"/>
        </w:rPr>
        <w:t>Systematic Theology: An Introduction to Christian Belief</w:t>
      </w:r>
      <w:r w:rsidRPr="00934F57">
        <w:rPr>
          <w:rFonts w:cs="Gentium Plus"/>
          <w:szCs w:val="24"/>
        </w:rPr>
        <w:t xml:space="preserve"> (P&amp;R Publishing, 2013), 367.</w:t>
      </w:r>
      <w:r>
        <w:fldChar w:fldCharType="end"/>
      </w:r>
    </w:p>
  </w:footnote>
  <w:footnote w:id="2">
    <w:p w14:paraId="2A546503" w14:textId="77777777" w:rsidR="00764B50" w:rsidRDefault="00764B50" w:rsidP="00764B50">
      <w:r>
        <w:rPr>
          <w:vertAlign w:val="superscript"/>
        </w:rPr>
        <w:footnoteRef/>
      </w:r>
      <w:r>
        <w:t xml:space="preserve"> Wayne A. Grudem, </w:t>
      </w:r>
      <w:hyperlink r:id="rId1" w:history="1">
        <w:r>
          <w:rPr>
            <w:i/>
            <w:color w:val="0000FF"/>
            <w:u w:val="single"/>
          </w:rPr>
          <w:t>Systematic Theology: An Introduction to Biblical Doctrine</w:t>
        </w:r>
      </w:hyperlink>
      <w:r>
        <w:t xml:space="preserve"> (Leicester, England; Grand Rapids, MI: Inter-Varsity Press; Zondervan Pub. House, 2004), 163.</w:t>
      </w:r>
    </w:p>
  </w:footnote>
  <w:footnote w:id="3">
    <w:p w14:paraId="09C4A2EF" w14:textId="77777777" w:rsidR="005828BB" w:rsidRDefault="005828BB" w:rsidP="005828BB">
      <w:pPr>
        <w:pStyle w:val="FootnoteText"/>
      </w:pPr>
      <w:r>
        <w:rPr>
          <w:rStyle w:val="FootnoteReference"/>
        </w:rPr>
        <w:footnoteRef/>
      </w:r>
      <w:r>
        <w:t xml:space="preserve"> </w:t>
      </w:r>
      <w:r w:rsidRPr="009719D6">
        <w:t>https://www.desiringgod.org/messages/jesus-christ-is-the-same-yesterday-and-today-and-foreve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4CEF80" w14:textId="296DF803" w:rsidR="00D510AA" w:rsidRDefault="00C81389" w:rsidP="00D510AA">
    <w:pPr>
      <w:pStyle w:val="Header"/>
    </w:pPr>
    <w:r>
      <w:t>7/12/26</w:t>
    </w:r>
    <w:r>
      <w:tab/>
    </w:r>
    <w:r w:rsidR="00FD226A">
      <w:tab/>
    </w:r>
  </w:p>
  <w:p w14:paraId="0A8CC28B" w14:textId="51A94CC5" w:rsidR="00D510AA" w:rsidRDefault="00C81389" w:rsidP="00D510AA">
    <w:pPr>
      <w:pStyle w:val="Header"/>
    </w:pPr>
    <w:r>
      <w:t>God is Unchanging</w:t>
    </w:r>
  </w:p>
  <w:p w14:paraId="05E55BE5" w14:textId="76028E4B" w:rsidR="00D510AA" w:rsidRDefault="00C81389" w:rsidP="00D510AA">
    <w:pPr>
      <w:pStyle w:val="Header"/>
    </w:pPr>
    <w:r>
      <w:t>Various</w:t>
    </w:r>
    <w:r w:rsidR="00BE7616">
      <w:t xml:space="preserve"> | Mal. 3:6, Psalm 102:25-27, 1 Sam. 15:29, Heb. 13:8</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AC6CE0"/>
    <w:multiLevelType w:val="hybridMultilevel"/>
    <w:tmpl w:val="B79EAD2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C6061F"/>
    <w:multiLevelType w:val="hybridMultilevel"/>
    <w:tmpl w:val="2FBA5F16"/>
    <w:lvl w:ilvl="0" w:tplc="20ACE5CA">
      <w:start w:val="2"/>
      <w:numFmt w:val="bullet"/>
      <w:lvlText w:val="-"/>
      <w:lvlJc w:val="left"/>
      <w:pPr>
        <w:ind w:left="720" w:hanging="360"/>
      </w:pPr>
      <w:rPr>
        <w:rFonts w:ascii="Gentium Plus" w:eastAsiaTheme="minorHAnsi" w:hAnsi="Gentium Plus" w:cs="Gentium Plu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CB455B"/>
    <w:multiLevelType w:val="hybridMultilevel"/>
    <w:tmpl w:val="E4BA42A2"/>
    <w:lvl w:ilvl="0" w:tplc="912498B8">
      <w:start w:val="2"/>
      <w:numFmt w:val="bullet"/>
      <w:lvlText w:val="-"/>
      <w:lvlJc w:val="left"/>
      <w:pPr>
        <w:ind w:left="720" w:hanging="360"/>
      </w:pPr>
      <w:rPr>
        <w:rFonts w:ascii="Gentium Plus" w:eastAsiaTheme="minorHAnsi" w:hAnsi="Gentium Plus" w:cs="Gentium Plu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0245D6"/>
    <w:multiLevelType w:val="hybridMultilevel"/>
    <w:tmpl w:val="AB929CFE"/>
    <w:lvl w:ilvl="0" w:tplc="390014F8">
      <w:start w:val="1"/>
      <w:numFmt w:val="upperRoman"/>
      <w:pStyle w:val="Heading1"/>
      <w:lvlText w:val="%1."/>
      <w:lvlJc w:val="left"/>
      <w:pPr>
        <w:ind w:left="1080" w:hanging="72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2E2206C"/>
    <w:multiLevelType w:val="hybridMultilevel"/>
    <w:tmpl w:val="72602BC0"/>
    <w:lvl w:ilvl="0" w:tplc="DE5E645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AE2F25"/>
    <w:multiLevelType w:val="hybridMultilevel"/>
    <w:tmpl w:val="C7F0E1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93424E4"/>
    <w:multiLevelType w:val="hybridMultilevel"/>
    <w:tmpl w:val="4814A48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B247807"/>
    <w:multiLevelType w:val="hybridMultilevel"/>
    <w:tmpl w:val="835E0D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2B0679E"/>
    <w:multiLevelType w:val="hybridMultilevel"/>
    <w:tmpl w:val="BCA82158"/>
    <w:lvl w:ilvl="0" w:tplc="70A26520">
      <w:start w:val="1"/>
      <w:numFmt w:val="decimal"/>
      <w:lvlText w:val="%1"/>
      <w:lvlJc w:val="left"/>
      <w:pPr>
        <w:ind w:left="720" w:hanging="360"/>
      </w:pPr>
      <w:rPr>
        <w:rFonts w:ascii="Gentium Plus" w:eastAsiaTheme="minorHAnsi" w:hAnsi="Gentium Plus" w:cstheme="minorBidi"/>
      </w:rPr>
    </w:lvl>
    <w:lvl w:ilvl="1" w:tplc="04090003">
      <w:start w:val="1"/>
      <w:numFmt w:val="bullet"/>
      <w:lvlText w:val="o"/>
      <w:lvlJc w:val="left"/>
      <w:pPr>
        <w:ind w:left="1440" w:hanging="360"/>
      </w:pPr>
      <w:rPr>
        <w:rFonts w:ascii="Courier New" w:hAnsi="Courier New"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AA07874"/>
    <w:multiLevelType w:val="hybridMultilevel"/>
    <w:tmpl w:val="F546056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BAC1EB9"/>
    <w:multiLevelType w:val="hybridMultilevel"/>
    <w:tmpl w:val="EBDAC860"/>
    <w:lvl w:ilvl="0" w:tplc="AE824832">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C7D6D10"/>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2" w15:restartNumberingAfterBreak="0">
    <w:nsid w:val="2E2F7E82"/>
    <w:multiLevelType w:val="hybridMultilevel"/>
    <w:tmpl w:val="7BC6BBCA"/>
    <w:lvl w:ilvl="0" w:tplc="049C3534">
      <w:start w:val="1"/>
      <w:numFmt w:val="upperLetter"/>
      <w:lvlText w:val="%1."/>
      <w:lvlJc w:val="left"/>
      <w:pPr>
        <w:ind w:left="1510" w:hanging="360"/>
      </w:pPr>
      <w:rPr>
        <w:rFonts w:hint="default"/>
      </w:rPr>
    </w:lvl>
    <w:lvl w:ilvl="1" w:tplc="04090019" w:tentative="1">
      <w:start w:val="1"/>
      <w:numFmt w:val="lowerLetter"/>
      <w:lvlText w:val="%2."/>
      <w:lvlJc w:val="left"/>
      <w:pPr>
        <w:ind w:left="2230" w:hanging="360"/>
      </w:pPr>
    </w:lvl>
    <w:lvl w:ilvl="2" w:tplc="0409001B" w:tentative="1">
      <w:start w:val="1"/>
      <w:numFmt w:val="lowerRoman"/>
      <w:lvlText w:val="%3."/>
      <w:lvlJc w:val="right"/>
      <w:pPr>
        <w:ind w:left="2950" w:hanging="180"/>
      </w:pPr>
    </w:lvl>
    <w:lvl w:ilvl="3" w:tplc="0409000F" w:tentative="1">
      <w:start w:val="1"/>
      <w:numFmt w:val="decimal"/>
      <w:lvlText w:val="%4."/>
      <w:lvlJc w:val="left"/>
      <w:pPr>
        <w:ind w:left="3670" w:hanging="360"/>
      </w:pPr>
    </w:lvl>
    <w:lvl w:ilvl="4" w:tplc="04090019" w:tentative="1">
      <w:start w:val="1"/>
      <w:numFmt w:val="lowerLetter"/>
      <w:lvlText w:val="%5."/>
      <w:lvlJc w:val="left"/>
      <w:pPr>
        <w:ind w:left="4390" w:hanging="360"/>
      </w:pPr>
    </w:lvl>
    <w:lvl w:ilvl="5" w:tplc="0409001B" w:tentative="1">
      <w:start w:val="1"/>
      <w:numFmt w:val="lowerRoman"/>
      <w:lvlText w:val="%6."/>
      <w:lvlJc w:val="right"/>
      <w:pPr>
        <w:ind w:left="5110" w:hanging="180"/>
      </w:pPr>
    </w:lvl>
    <w:lvl w:ilvl="6" w:tplc="0409000F" w:tentative="1">
      <w:start w:val="1"/>
      <w:numFmt w:val="decimal"/>
      <w:lvlText w:val="%7."/>
      <w:lvlJc w:val="left"/>
      <w:pPr>
        <w:ind w:left="5830" w:hanging="360"/>
      </w:pPr>
    </w:lvl>
    <w:lvl w:ilvl="7" w:tplc="04090019" w:tentative="1">
      <w:start w:val="1"/>
      <w:numFmt w:val="lowerLetter"/>
      <w:lvlText w:val="%8."/>
      <w:lvlJc w:val="left"/>
      <w:pPr>
        <w:ind w:left="6550" w:hanging="360"/>
      </w:pPr>
    </w:lvl>
    <w:lvl w:ilvl="8" w:tplc="0409001B" w:tentative="1">
      <w:start w:val="1"/>
      <w:numFmt w:val="lowerRoman"/>
      <w:lvlText w:val="%9."/>
      <w:lvlJc w:val="right"/>
      <w:pPr>
        <w:ind w:left="7270" w:hanging="180"/>
      </w:pPr>
    </w:lvl>
  </w:abstractNum>
  <w:abstractNum w:abstractNumId="13" w15:restartNumberingAfterBreak="0">
    <w:nsid w:val="2E8733DA"/>
    <w:multiLevelType w:val="hybridMultilevel"/>
    <w:tmpl w:val="EE9A0AB0"/>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60F2475"/>
    <w:multiLevelType w:val="hybridMultilevel"/>
    <w:tmpl w:val="F9749F8C"/>
    <w:lvl w:ilvl="0" w:tplc="5002C9BE">
      <w:start w:val="1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DD973BB"/>
    <w:multiLevelType w:val="hybridMultilevel"/>
    <w:tmpl w:val="D3DC3210"/>
    <w:lvl w:ilvl="0" w:tplc="2482FD6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89533F7"/>
    <w:multiLevelType w:val="hybridMultilevel"/>
    <w:tmpl w:val="34B8CF6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A043FC5"/>
    <w:multiLevelType w:val="hybridMultilevel"/>
    <w:tmpl w:val="48D6CCA8"/>
    <w:lvl w:ilvl="0" w:tplc="912498B8">
      <w:start w:val="2"/>
      <w:numFmt w:val="bullet"/>
      <w:lvlText w:val="-"/>
      <w:lvlJc w:val="left"/>
      <w:pPr>
        <w:ind w:left="720" w:hanging="360"/>
      </w:pPr>
      <w:rPr>
        <w:rFonts w:ascii="Gentium Plus" w:eastAsiaTheme="minorHAnsi" w:hAnsi="Gentium Plus" w:cs="Gentium Plus"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2AE1EC1"/>
    <w:multiLevelType w:val="hybridMultilevel"/>
    <w:tmpl w:val="77383DEC"/>
    <w:lvl w:ilvl="0" w:tplc="3A0656A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AE675B5"/>
    <w:multiLevelType w:val="multilevel"/>
    <w:tmpl w:val="5DAC017C"/>
    <w:lvl w:ilvl="0">
      <w:start w:val="1"/>
      <w:numFmt w:val="decimal"/>
      <w:lvlText w:val="%1."/>
      <w:lvlJc w:val="left"/>
      <w:pPr>
        <w:ind w:left="360" w:hanging="360"/>
      </w:pPr>
    </w:lvl>
    <w:lvl w:ilvl="1">
      <w:start w:val="1"/>
      <w:numFmt w:val="upperLetter"/>
      <w:lvlText w:val="%2."/>
      <w:lvlJc w:val="left"/>
      <w:pPr>
        <w:ind w:left="720" w:hanging="360"/>
      </w:pPr>
      <w:rPr>
        <w:b/>
        <w:bCs/>
      </w:rPr>
    </w:lvl>
    <w:lvl w:ilvl="2">
      <w:start w:val="1"/>
      <w:numFmt w:val="lowerRoman"/>
      <w:lvlText w:val="%3)"/>
      <w:lvlJc w:val="left"/>
      <w:pPr>
        <w:ind w:left="1080" w:hanging="360"/>
      </w:pPr>
    </w:lvl>
    <w:lvl w:ilvl="3">
      <w:start w:val="1"/>
      <w:numFmt w:val="decimal"/>
      <w:lvlText w:val="(%4)"/>
      <w:lvlJc w:val="left"/>
      <w:pPr>
        <w:ind w:left="1440" w:hanging="360"/>
      </w:pPr>
      <w:rPr>
        <w:rFonts w:hint="default"/>
      </w:r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5D135A05"/>
    <w:multiLevelType w:val="hybridMultilevel"/>
    <w:tmpl w:val="F3269C2E"/>
    <w:lvl w:ilvl="0" w:tplc="FF7A7530">
      <w:start w:val="1"/>
      <w:numFmt w:val="upperLetter"/>
      <w:pStyle w:val="Heading2"/>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15:restartNumberingAfterBreak="0">
    <w:nsid w:val="60586C74"/>
    <w:multiLevelType w:val="hybridMultilevel"/>
    <w:tmpl w:val="C12066B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3BD132B"/>
    <w:multiLevelType w:val="hybridMultilevel"/>
    <w:tmpl w:val="9D5A1978"/>
    <w:lvl w:ilvl="0" w:tplc="67188A9C">
      <w:start w:val="4"/>
      <w:numFmt w:val="bullet"/>
      <w:lvlText w:val="-"/>
      <w:lvlJc w:val="left"/>
      <w:pPr>
        <w:ind w:left="720" w:hanging="360"/>
      </w:pPr>
      <w:rPr>
        <w:rFonts w:ascii="Gentium Plus" w:eastAsiaTheme="minorHAnsi" w:hAnsi="Gentium Plus" w:cs="Gentium Plu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7FE48DB"/>
    <w:multiLevelType w:val="hybridMultilevel"/>
    <w:tmpl w:val="325EBEBC"/>
    <w:lvl w:ilvl="0" w:tplc="AC6EA3D8">
      <w:start w:val="1"/>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6E91D24"/>
    <w:multiLevelType w:val="hybridMultilevel"/>
    <w:tmpl w:val="4C98D7B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1154517">
    <w:abstractNumId w:val="19"/>
  </w:num>
  <w:num w:numId="2" w16cid:durableId="492456396">
    <w:abstractNumId w:val="19"/>
    <w:lvlOverride w:ilvl="0">
      <w:startOverride w:val="2"/>
    </w:lvlOverride>
  </w:num>
  <w:num w:numId="3" w16cid:durableId="1619793620">
    <w:abstractNumId w:val="19"/>
    <w:lvlOverride w:ilvl="0"/>
    <w:lvlOverride w:ilvl="1">
      <w:startOverride w:val="1"/>
    </w:lvlOverride>
  </w:num>
  <w:num w:numId="4" w16cid:durableId="369766816">
    <w:abstractNumId w:val="19"/>
    <w:lvlOverride w:ilvl="0"/>
    <w:lvlOverride w:ilvl="1">
      <w:startOverride w:val="2"/>
    </w:lvlOverride>
  </w:num>
  <w:num w:numId="5" w16cid:durableId="343483448">
    <w:abstractNumId w:val="19"/>
    <w:lvlOverride w:ilvl="0"/>
    <w:lvlOverride w:ilvl="1">
      <w:startOverride w:val="3"/>
    </w:lvlOverride>
  </w:num>
  <w:num w:numId="6" w16cid:durableId="498619880">
    <w:abstractNumId w:val="19"/>
    <w:lvlOverride w:ilvl="0"/>
    <w:lvlOverride w:ilvl="1"/>
    <w:lvlOverride w:ilvl="2">
      <w:startOverride w:val="1"/>
    </w:lvlOverride>
  </w:num>
  <w:num w:numId="7" w16cid:durableId="310256884">
    <w:abstractNumId w:val="19"/>
    <w:lvlOverride w:ilvl="0">
      <w:startOverride w:val="2"/>
    </w:lvlOverride>
  </w:num>
  <w:num w:numId="8" w16cid:durableId="955714355">
    <w:abstractNumId w:val="19"/>
    <w:lvlOverride w:ilvl="0">
      <w:startOverride w:val="3"/>
    </w:lvlOverride>
  </w:num>
  <w:num w:numId="9" w16cid:durableId="2089762082">
    <w:abstractNumId w:val="19"/>
    <w:lvlOverride w:ilvl="0"/>
    <w:lvlOverride w:ilvl="1">
      <w:startOverride w:val="1"/>
    </w:lvlOverride>
  </w:num>
  <w:num w:numId="10" w16cid:durableId="1102607503">
    <w:abstractNumId w:val="19"/>
    <w:lvlOverride w:ilvl="0"/>
    <w:lvlOverride w:ilvl="1">
      <w:startOverride w:val="2"/>
    </w:lvlOverride>
  </w:num>
  <w:num w:numId="11" w16cid:durableId="264313400">
    <w:abstractNumId w:val="19"/>
    <w:lvlOverride w:ilvl="0"/>
    <w:lvlOverride w:ilvl="1"/>
    <w:lvlOverride w:ilvl="2">
      <w:startOverride w:val="1"/>
    </w:lvlOverride>
  </w:num>
  <w:num w:numId="12" w16cid:durableId="2139909676">
    <w:abstractNumId w:val="19"/>
    <w:lvlOverride w:ilvl="0"/>
    <w:lvlOverride w:ilvl="1"/>
    <w:lvlOverride w:ilvl="2">
      <w:startOverride w:val="2"/>
    </w:lvlOverride>
  </w:num>
  <w:num w:numId="13" w16cid:durableId="2059041001">
    <w:abstractNumId w:val="19"/>
    <w:lvlOverride w:ilvl="0">
      <w:startOverride w:val="3"/>
    </w:lvlOverride>
  </w:num>
  <w:num w:numId="14" w16cid:durableId="329985803">
    <w:abstractNumId w:val="19"/>
    <w:lvlOverride w:ilvl="0">
      <w:startOverride w:val="4"/>
    </w:lvlOverride>
  </w:num>
  <w:num w:numId="15" w16cid:durableId="952321238">
    <w:abstractNumId w:val="19"/>
    <w:lvlOverride w:ilvl="0"/>
    <w:lvlOverride w:ilvl="1">
      <w:startOverride w:val="1"/>
    </w:lvlOverride>
  </w:num>
  <w:num w:numId="16" w16cid:durableId="283775976">
    <w:abstractNumId w:val="19"/>
    <w:lvlOverride w:ilvl="0"/>
    <w:lvlOverride w:ilvl="1">
      <w:startOverride w:val="2"/>
    </w:lvlOverride>
  </w:num>
  <w:num w:numId="17" w16cid:durableId="1256089203">
    <w:abstractNumId w:val="19"/>
    <w:lvlOverride w:ilvl="0"/>
    <w:lvlOverride w:ilvl="1">
      <w:startOverride w:val="3"/>
    </w:lvlOverride>
  </w:num>
  <w:num w:numId="18" w16cid:durableId="172846128">
    <w:abstractNumId w:val="7"/>
  </w:num>
  <w:num w:numId="19" w16cid:durableId="1370489314">
    <w:abstractNumId w:val="5"/>
  </w:num>
  <w:num w:numId="20" w16cid:durableId="1358383926">
    <w:abstractNumId w:val="6"/>
  </w:num>
  <w:num w:numId="21" w16cid:durableId="979774032">
    <w:abstractNumId w:val="4"/>
  </w:num>
  <w:num w:numId="22" w16cid:durableId="452554087">
    <w:abstractNumId w:val="10"/>
  </w:num>
  <w:num w:numId="23" w16cid:durableId="1683388049">
    <w:abstractNumId w:val="24"/>
  </w:num>
  <w:num w:numId="24" w16cid:durableId="605885484">
    <w:abstractNumId w:val="15"/>
  </w:num>
  <w:num w:numId="25" w16cid:durableId="1143739632">
    <w:abstractNumId w:val="9"/>
  </w:num>
  <w:num w:numId="26" w16cid:durableId="1684625322">
    <w:abstractNumId w:val="21"/>
  </w:num>
  <w:num w:numId="27" w16cid:durableId="611743793">
    <w:abstractNumId w:val="3"/>
  </w:num>
  <w:num w:numId="28" w16cid:durableId="47848712">
    <w:abstractNumId w:val="12"/>
  </w:num>
  <w:num w:numId="29" w16cid:durableId="1684742925">
    <w:abstractNumId w:val="20"/>
  </w:num>
  <w:num w:numId="30" w16cid:durableId="1192373916">
    <w:abstractNumId w:val="23"/>
  </w:num>
  <w:num w:numId="31" w16cid:durableId="123160797">
    <w:abstractNumId w:val="16"/>
  </w:num>
  <w:num w:numId="32" w16cid:durableId="1336376292">
    <w:abstractNumId w:val="18"/>
  </w:num>
  <w:num w:numId="33" w16cid:durableId="530188171">
    <w:abstractNumId w:val="11"/>
  </w:num>
  <w:num w:numId="34" w16cid:durableId="146939641">
    <w:abstractNumId w:val="20"/>
    <w:lvlOverride w:ilvl="0">
      <w:startOverride w:val="1"/>
    </w:lvlOverride>
  </w:num>
  <w:num w:numId="35" w16cid:durableId="297996483">
    <w:abstractNumId w:val="20"/>
    <w:lvlOverride w:ilvl="0">
      <w:startOverride w:val="1"/>
    </w:lvlOverride>
  </w:num>
  <w:num w:numId="36" w16cid:durableId="1044910914">
    <w:abstractNumId w:val="1"/>
  </w:num>
  <w:num w:numId="37" w16cid:durableId="1581793399">
    <w:abstractNumId w:val="17"/>
  </w:num>
  <w:num w:numId="38" w16cid:durableId="1882858966">
    <w:abstractNumId w:val="8"/>
  </w:num>
  <w:num w:numId="39" w16cid:durableId="1974405465">
    <w:abstractNumId w:val="0"/>
  </w:num>
  <w:num w:numId="40" w16cid:durableId="693726077">
    <w:abstractNumId w:val="13"/>
  </w:num>
  <w:num w:numId="41" w16cid:durableId="757600500">
    <w:abstractNumId w:val="2"/>
  </w:num>
  <w:num w:numId="42" w16cid:durableId="737165133">
    <w:abstractNumId w:val="14"/>
  </w:num>
  <w:num w:numId="43" w16cid:durableId="1390763939">
    <w:abstractNumId w:val="22"/>
  </w:num>
  <w:num w:numId="44" w16cid:durableId="1444806970">
    <w:abstractNumId w:val="20"/>
    <w:lvlOverride w:ilvl="0">
      <w:startOverride w:val="1"/>
    </w:lvlOverride>
  </w:num>
  <w:num w:numId="45" w16cid:durableId="283269028">
    <w:abstractNumId w:val="20"/>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revisionView w:markup="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462F8"/>
    <w:rsid w:val="00004326"/>
    <w:rsid w:val="00005DF2"/>
    <w:rsid w:val="00006697"/>
    <w:rsid w:val="0000727D"/>
    <w:rsid w:val="00007BC4"/>
    <w:rsid w:val="000125AF"/>
    <w:rsid w:val="000137BC"/>
    <w:rsid w:val="00015944"/>
    <w:rsid w:val="0001762A"/>
    <w:rsid w:val="00017B74"/>
    <w:rsid w:val="00023172"/>
    <w:rsid w:val="0002331F"/>
    <w:rsid w:val="00023342"/>
    <w:rsid w:val="000242E0"/>
    <w:rsid w:val="00027982"/>
    <w:rsid w:val="00027C95"/>
    <w:rsid w:val="0003052A"/>
    <w:rsid w:val="00033F2E"/>
    <w:rsid w:val="000361CF"/>
    <w:rsid w:val="00040279"/>
    <w:rsid w:val="000406CB"/>
    <w:rsid w:val="00041CEA"/>
    <w:rsid w:val="00042D98"/>
    <w:rsid w:val="00044E93"/>
    <w:rsid w:val="000464BA"/>
    <w:rsid w:val="0005222D"/>
    <w:rsid w:val="000523A8"/>
    <w:rsid w:val="00052A10"/>
    <w:rsid w:val="0005456E"/>
    <w:rsid w:val="00054AA3"/>
    <w:rsid w:val="00054D19"/>
    <w:rsid w:val="00055460"/>
    <w:rsid w:val="000617A8"/>
    <w:rsid w:val="0006315D"/>
    <w:rsid w:val="00063331"/>
    <w:rsid w:val="000702DA"/>
    <w:rsid w:val="000711BD"/>
    <w:rsid w:val="00072616"/>
    <w:rsid w:val="0007278F"/>
    <w:rsid w:val="000741C2"/>
    <w:rsid w:val="00074695"/>
    <w:rsid w:val="00075BD4"/>
    <w:rsid w:val="00076CA7"/>
    <w:rsid w:val="00077E87"/>
    <w:rsid w:val="00083C3F"/>
    <w:rsid w:val="000864D6"/>
    <w:rsid w:val="000879DA"/>
    <w:rsid w:val="000923EA"/>
    <w:rsid w:val="00092830"/>
    <w:rsid w:val="00092C9E"/>
    <w:rsid w:val="00093587"/>
    <w:rsid w:val="00093D37"/>
    <w:rsid w:val="00094944"/>
    <w:rsid w:val="000A062D"/>
    <w:rsid w:val="000A0685"/>
    <w:rsid w:val="000A0FA5"/>
    <w:rsid w:val="000A3D6B"/>
    <w:rsid w:val="000B05D0"/>
    <w:rsid w:val="000B05F5"/>
    <w:rsid w:val="000B0D17"/>
    <w:rsid w:val="000B140F"/>
    <w:rsid w:val="000B51D2"/>
    <w:rsid w:val="000B57DD"/>
    <w:rsid w:val="000B5881"/>
    <w:rsid w:val="000B5EB7"/>
    <w:rsid w:val="000B7456"/>
    <w:rsid w:val="000C739A"/>
    <w:rsid w:val="000C7AA4"/>
    <w:rsid w:val="000D0F3B"/>
    <w:rsid w:val="000D11E3"/>
    <w:rsid w:val="000D344D"/>
    <w:rsid w:val="000D4E75"/>
    <w:rsid w:val="000D56F2"/>
    <w:rsid w:val="000D5DC5"/>
    <w:rsid w:val="000D614A"/>
    <w:rsid w:val="000D675D"/>
    <w:rsid w:val="000D7B9C"/>
    <w:rsid w:val="000E01E3"/>
    <w:rsid w:val="000E0454"/>
    <w:rsid w:val="000E1CA0"/>
    <w:rsid w:val="000E40F6"/>
    <w:rsid w:val="000E418B"/>
    <w:rsid w:val="000E59BA"/>
    <w:rsid w:val="000E7246"/>
    <w:rsid w:val="000F01E8"/>
    <w:rsid w:val="000F2053"/>
    <w:rsid w:val="000F31D3"/>
    <w:rsid w:val="000F5CB2"/>
    <w:rsid w:val="000F653A"/>
    <w:rsid w:val="000F76A5"/>
    <w:rsid w:val="000F7FF0"/>
    <w:rsid w:val="00101EFD"/>
    <w:rsid w:val="00104B7C"/>
    <w:rsid w:val="0010578C"/>
    <w:rsid w:val="00112058"/>
    <w:rsid w:val="0011432B"/>
    <w:rsid w:val="0011715E"/>
    <w:rsid w:val="0011742A"/>
    <w:rsid w:val="001217D7"/>
    <w:rsid w:val="001224B3"/>
    <w:rsid w:val="00122562"/>
    <w:rsid w:val="0012322D"/>
    <w:rsid w:val="0012324C"/>
    <w:rsid w:val="00124001"/>
    <w:rsid w:val="001242B3"/>
    <w:rsid w:val="001251C8"/>
    <w:rsid w:val="001254B8"/>
    <w:rsid w:val="001258F4"/>
    <w:rsid w:val="00126D2F"/>
    <w:rsid w:val="00126FD6"/>
    <w:rsid w:val="00130EA4"/>
    <w:rsid w:val="001315A4"/>
    <w:rsid w:val="001357CA"/>
    <w:rsid w:val="0013601E"/>
    <w:rsid w:val="0013677B"/>
    <w:rsid w:val="001369DA"/>
    <w:rsid w:val="00136A3A"/>
    <w:rsid w:val="00140A90"/>
    <w:rsid w:val="0014285E"/>
    <w:rsid w:val="001439FB"/>
    <w:rsid w:val="00143AD3"/>
    <w:rsid w:val="00146B72"/>
    <w:rsid w:val="001516C5"/>
    <w:rsid w:val="00151F6F"/>
    <w:rsid w:val="001530F0"/>
    <w:rsid w:val="001536AC"/>
    <w:rsid w:val="00154AD5"/>
    <w:rsid w:val="00156146"/>
    <w:rsid w:val="00157153"/>
    <w:rsid w:val="00160E2F"/>
    <w:rsid w:val="001630B4"/>
    <w:rsid w:val="001640DE"/>
    <w:rsid w:val="001663F7"/>
    <w:rsid w:val="00170C98"/>
    <w:rsid w:val="00173F04"/>
    <w:rsid w:val="00174B2E"/>
    <w:rsid w:val="00177B42"/>
    <w:rsid w:val="00182350"/>
    <w:rsid w:val="00183346"/>
    <w:rsid w:val="00184D9E"/>
    <w:rsid w:val="00184EC4"/>
    <w:rsid w:val="00190267"/>
    <w:rsid w:val="00190620"/>
    <w:rsid w:val="001917B7"/>
    <w:rsid w:val="00193482"/>
    <w:rsid w:val="00193603"/>
    <w:rsid w:val="00193BC5"/>
    <w:rsid w:val="00194147"/>
    <w:rsid w:val="00194E69"/>
    <w:rsid w:val="001969CB"/>
    <w:rsid w:val="001A14C8"/>
    <w:rsid w:val="001A48CC"/>
    <w:rsid w:val="001A6973"/>
    <w:rsid w:val="001A6EC0"/>
    <w:rsid w:val="001A7D9A"/>
    <w:rsid w:val="001B2ADD"/>
    <w:rsid w:val="001B379E"/>
    <w:rsid w:val="001B3A9C"/>
    <w:rsid w:val="001B4D5E"/>
    <w:rsid w:val="001B4FC7"/>
    <w:rsid w:val="001C0862"/>
    <w:rsid w:val="001C0BD4"/>
    <w:rsid w:val="001C22D3"/>
    <w:rsid w:val="001C2C74"/>
    <w:rsid w:val="001C4846"/>
    <w:rsid w:val="001C69D2"/>
    <w:rsid w:val="001C72FE"/>
    <w:rsid w:val="001D27E9"/>
    <w:rsid w:val="001D2896"/>
    <w:rsid w:val="001D34B0"/>
    <w:rsid w:val="001D5919"/>
    <w:rsid w:val="001D7164"/>
    <w:rsid w:val="001E5023"/>
    <w:rsid w:val="001E5127"/>
    <w:rsid w:val="001E578E"/>
    <w:rsid w:val="001E58F1"/>
    <w:rsid w:val="001E5CA0"/>
    <w:rsid w:val="001E7245"/>
    <w:rsid w:val="001F1D96"/>
    <w:rsid w:val="001F4F52"/>
    <w:rsid w:val="001F542F"/>
    <w:rsid w:val="001F6EA7"/>
    <w:rsid w:val="00200FFD"/>
    <w:rsid w:val="00201F8D"/>
    <w:rsid w:val="00203E6F"/>
    <w:rsid w:val="00204380"/>
    <w:rsid w:val="00205CD6"/>
    <w:rsid w:val="00210620"/>
    <w:rsid w:val="0021063B"/>
    <w:rsid w:val="00211983"/>
    <w:rsid w:val="0021624E"/>
    <w:rsid w:val="002169E5"/>
    <w:rsid w:val="00217E98"/>
    <w:rsid w:val="00221158"/>
    <w:rsid w:val="00224823"/>
    <w:rsid w:val="00225FCE"/>
    <w:rsid w:val="00226F59"/>
    <w:rsid w:val="00236388"/>
    <w:rsid w:val="00237EDF"/>
    <w:rsid w:val="00241441"/>
    <w:rsid w:val="00241F6C"/>
    <w:rsid w:val="0024308C"/>
    <w:rsid w:val="002462C5"/>
    <w:rsid w:val="0024708A"/>
    <w:rsid w:val="00250442"/>
    <w:rsid w:val="00252B36"/>
    <w:rsid w:val="00253352"/>
    <w:rsid w:val="002533D4"/>
    <w:rsid w:val="002537AB"/>
    <w:rsid w:val="0025422A"/>
    <w:rsid w:val="00254298"/>
    <w:rsid w:val="00257961"/>
    <w:rsid w:val="002616E8"/>
    <w:rsid w:val="00261724"/>
    <w:rsid w:val="0026256E"/>
    <w:rsid w:val="00263C89"/>
    <w:rsid w:val="0026415E"/>
    <w:rsid w:val="002659F0"/>
    <w:rsid w:val="002676FD"/>
    <w:rsid w:val="00272B69"/>
    <w:rsid w:val="00273CAD"/>
    <w:rsid w:val="00274EAF"/>
    <w:rsid w:val="00282664"/>
    <w:rsid w:val="00284D7C"/>
    <w:rsid w:val="00285AA0"/>
    <w:rsid w:val="00285B83"/>
    <w:rsid w:val="002869B9"/>
    <w:rsid w:val="0028750A"/>
    <w:rsid w:val="00290B3F"/>
    <w:rsid w:val="00291F24"/>
    <w:rsid w:val="00292AB8"/>
    <w:rsid w:val="00292EEA"/>
    <w:rsid w:val="002930C1"/>
    <w:rsid w:val="00293999"/>
    <w:rsid w:val="00293D7F"/>
    <w:rsid w:val="002A4AE6"/>
    <w:rsid w:val="002A5B52"/>
    <w:rsid w:val="002A5F16"/>
    <w:rsid w:val="002A766B"/>
    <w:rsid w:val="002B07F4"/>
    <w:rsid w:val="002B52D6"/>
    <w:rsid w:val="002B5462"/>
    <w:rsid w:val="002B57A5"/>
    <w:rsid w:val="002C1056"/>
    <w:rsid w:val="002C11C7"/>
    <w:rsid w:val="002C2AB3"/>
    <w:rsid w:val="002C315F"/>
    <w:rsid w:val="002C5C85"/>
    <w:rsid w:val="002C7A3D"/>
    <w:rsid w:val="002D06DE"/>
    <w:rsid w:val="002D09CC"/>
    <w:rsid w:val="002D3790"/>
    <w:rsid w:val="002D5A1D"/>
    <w:rsid w:val="002D6B80"/>
    <w:rsid w:val="002D78F1"/>
    <w:rsid w:val="002E1C75"/>
    <w:rsid w:val="002E1F59"/>
    <w:rsid w:val="002E28F6"/>
    <w:rsid w:val="002E37C3"/>
    <w:rsid w:val="002E387D"/>
    <w:rsid w:val="002E3C0D"/>
    <w:rsid w:val="002E6A78"/>
    <w:rsid w:val="002F0EB7"/>
    <w:rsid w:val="002F2702"/>
    <w:rsid w:val="002F292B"/>
    <w:rsid w:val="002F2F65"/>
    <w:rsid w:val="002F2FE0"/>
    <w:rsid w:val="002F3243"/>
    <w:rsid w:val="002F4F84"/>
    <w:rsid w:val="002F5D4D"/>
    <w:rsid w:val="002F6211"/>
    <w:rsid w:val="00300BEF"/>
    <w:rsid w:val="0030295D"/>
    <w:rsid w:val="003065A1"/>
    <w:rsid w:val="003066F8"/>
    <w:rsid w:val="00310CB8"/>
    <w:rsid w:val="00311203"/>
    <w:rsid w:val="00312173"/>
    <w:rsid w:val="003128EF"/>
    <w:rsid w:val="00314A8E"/>
    <w:rsid w:val="0031770F"/>
    <w:rsid w:val="0032146C"/>
    <w:rsid w:val="00322D0E"/>
    <w:rsid w:val="00326532"/>
    <w:rsid w:val="00330624"/>
    <w:rsid w:val="00331572"/>
    <w:rsid w:val="00332A29"/>
    <w:rsid w:val="003335E5"/>
    <w:rsid w:val="00334FC9"/>
    <w:rsid w:val="003356D8"/>
    <w:rsid w:val="00336763"/>
    <w:rsid w:val="0034414F"/>
    <w:rsid w:val="0034612E"/>
    <w:rsid w:val="003464BA"/>
    <w:rsid w:val="00347C13"/>
    <w:rsid w:val="00351B37"/>
    <w:rsid w:val="00354E44"/>
    <w:rsid w:val="00355898"/>
    <w:rsid w:val="00355D8C"/>
    <w:rsid w:val="003565F3"/>
    <w:rsid w:val="00362994"/>
    <w:rsid w:val="00366876"/>
    <w:rsid w:val="00367E30"/>
    <w:rsid w:val="00370C04"/>
    <w:rsid w:val="0037285A"/>
    <w:rsid w:val="00372D9C"/>
    <w:rsid w:val="003734BA"/>
    <w:rsid w:val="003741D7"/>
    <w:rsid w:val="00376DCA"/>
    <w:rsid w:val="00380D88"/>
    <w:rsid w:val="00381361"/>
    <w:rsid w:val="00383569"/>
    <w:rsid w:val="00384D38"/>
    <w:rsid w:val="003859B4"/>
    <w:rsid w:val="00387B35"/>
    <w:rsid w:val="0039116C"/>
    <w:rsid w:val="003911CC"/>
    <w:rsid w:val="00391335"/>
    <w:rsid w:val="0039298C"/>
    <w:rsid w:val="003932C6"/>
    <w:rsid w:val="003947F0"/>
    <w:rsid w:val="00395F2B"/>
    <w:rsid w:val="0039620D"/>
    <w:rsid w:val="0039648F"/>
    <w:rsid w:val="00396670"/>
    <w:rsid w:val="003A2364"/>
    <w:rsid w:val="003A4CEE"/>
    <w:rsid w:val="003A4D06"/>
    <w:rsid w:val="003A4FF4"/>
    <w:rsid w:val="003A5105"/>
    <w:rsid w:val="003A5F0F"/>
    <w:rsid w:val="003B387D"/>
    <w:rsid w:val="003B3A33"/>
    <w:rsid w:val="003B3D0D"/>
    <w:rsid w:val="003B4079"/>
    <w:rsid w:val="003B4A1E"/>
    <w:rsid w:val="003B4CFB"/>
    <w:rsid w:val="003C55D9"/>
    <w:rsid w:val="003C77AF"/>
    <w:rsid w:val="003D088B"/>
    <w:rsid w:val="003D3B4A"/>
    <w:rsid w:val="003E130F"/>
    <w:rsid w:val="003E1677"/>
    <w:rsid w:val="003E2C22"/>
    <w:rsid w:val="003E42C1"/>
    <w:rsid w:val="003E4FF2"/>
    <w:rsid w:val="003E6704"/>
    <w:rsid w:val="003E7A97"/>
    <w:rsid w:val="003F139E"/>
    <w:rsid w:val="003F1F78"/>
    <w:rsid w:val="003F317E"/>
    <w:rsid w:val="003F5D06"/>
    <w:rsid w:val="003F645B"/>
    <w:rsid w:val="004028B7"/>
    <w:rsid w:val="00403256"/>
    <w:rsid w:val="004032F6"/>
    <w:rsid w:val="00404570"/>
    <w:rsid w:val="0040777E"/>
    <w:rsid w:val="00411BC4"/>
    <w:rsid w:val="00412E99"/>
    <w:rsid w:val="0041422B"/>
    <w:rsid w:val="004164C3"/>
    <w:rsid w:val="00420B43"/>
    <w:rsid w:val="00421AA5"/>
    <w:rsid w:val="00422C03"/>
    <w:rsid w:val="00423CB6"/>
    <w:rsid w:val="0042583D"/>
    <w:rsid w:val="00427108"/>
    <w:rsid w:val="004329AE"/>
    <w:rsid w:val="00433363"/>
    <w:rsid w:val="004336A7"/>
    <w:rsid w:val="00435136"/>
    <w:rsid w:val="00436826"/>
    <w:rsid w:val="00437C23"/>
    <w:rsid w:val="0044024C"/>
    <w:rsid w:val="0044082A"/>
    <w:rsid w:val="004424BA"/>
    <w:rsid w:val="00442DAF"/>
    <w:rsid w:val="00444342"/>
    <w:rsid w:val="00444ABC"/>
    <w:rsid w:val="00445ACF"/>
    <w:rsid w:val="0044729A"/>
    <w:rsid w:val="0045008B"/>
    <w:rsid w:val="0045260F"/>
    <w:rsid w:val="00455178"/>
    <w:rsid w:val="00455DCA"/>
    <w:rsid w:val="004562A2"/>
    <w:rsid w:val="00456E03"/>
    <w:rsid w:val="00456EB0"/>
    <w:rsid w:val="00457520"/>
    <w:rsid w:val="00461CDB"/>
    <w:rsid w:val="004625C0"/>
    <w:rsid w:val="00463010"/>
    <w:rsid w:val="00463544"/>
    <w:rsid w:val="004638C0"/>
    <w:rsid w:val="00465602"/>
    <w:rsid w:val="004661A3"/>
    <w:rsid w:val="004669CE"/>
    <w:rsid w:val="00467C45"/>
    <w:rsid w:val="004702C3"/>
    <w:rsid w:val="00471A1D"/>
    <w:rsid w:val="00472045"/>
    <w:rsid w:val="00473A67"/>
    <w:rsid w:val="00473F33"/>
    <w:rsid w:val="0047424E"/>
    <w:rsid w:val="00474E5F"/>
    <w:rsid w:val="004759DB"/>
    <w:rsid w:val="004763B8"/>
    <w:rsid w:val="0047670C"/>
    <w:rsid w:val="00480903"/>
    <w:rsid w:val="00480C95"/>
    <w:rsid w:val="004836E2"/>
    <w:rsid w:val="00483723"/>
    <w:rsid w:val="00484711"/>
    <w:rsid w:val="00484A99"/>
    <w:rsid w:val="004861D9"/>
    <w:rsid w:val="00492C0C"/>
    <w:rsid w:val="004939B7"/>
    <w:rsid w:val="0049734D"/>
    <w:rsid w:val="004A0DCC"/>
    <w:rsid w:val="004A1B6E"/>
    <w:rsid w:val="004A1CD1"/>
    <w:rsid w:val="004A333B"/>
    <w:rsid w:val="004A3E28"/>
    <w:rsid w:val="004A4B79"/>
    <w:rsid w:val="004A4FB7"/>
    <w:rsid w:val="004A71E3"/>
    <w:rsid w:val="004B096C"/>
    <w:rsid w:val="004B21F3"/>
    <w:rsid w:val="004B2C44"/>
    <w:rsid w:val="004B2E28"/>
    <w:rsid w:val="004B3E87"/>
    <w:rsid w:val="004B4695"/>
    <w:rsid w:val="004C0FA8"/>
    <w:rsid w:val="004C1940"/>
    <w:rsid w:val="004C4D4D"/>
    <w:rsid w:val="004C63E8"/>
    <w:rsid w:val="004C6493"/>
    <w:rsid w:val="004C6B94"/>
    <w:rsid w:val="004C6F94"/>
    <w:rsid w:val="004C74F4"/>
    <w:rsid w:val="004C7713"/>
    <w:rsid w:val="004D1FD8"/>
    <w:rsid w:val="004D2FF7"/>
    <w:rsid w:val="004D30F8"/>
    <w:rsid w:val="004D482A"/>
    <w:rsid w:val="004D4D9C"/>
    <w:rsid w:val="004D7A09"/>
    <w:rsid w:val="004E01D2"/>
    <w:rsid w:val="004E2B2F"/>
    <w:rsid w:val="004E3001"/>
    <w:rsid w:val="004E521E"/>
    <w:rsid w:val="004E5378"/>
    <w:rsid w:val="004E61E2"/>
    <w:rsid w:val="004E6B87"/>
    <w:rsid w:val="004F117D"/>
    <w:rsid w:val="004F2AB7"/>
    <w:rsid w:val="004F38F8"/>
    <w:rsid w:val="004F4028"/>
    <w:rsid w:val="004F4EC4"/>
    <w:rsid w:val="004F5E8A"/>
    <w:rsid w:val="004F6867"/>
    <w:rsid w:val="004F7AEC"/>
    <w:rsid w:val="004F7C59"/>
    <w:rsid w:val="00501A02"/>
    <w:rsid w:val="005034DD"/>
    <w:rsid w:val="005064D7"/>
    <w:rsid w:val="00506CBB"/>
    <w:rsid w:val="005125CD"/>
    <w:rsid w:val="00513DA0"/>
    <w:rsid w:val="005140A2"/>
    <w:rsid w:val="0051461F"/>
    <w:rsid w:val="00514E67"/>
    <w:rsid w:val="005263DE"/>
    <w:rsid w:val="00527179"/>
    <w:rsid w:val="005404FE"/>
    <w:rsid w:val="0054092F"/>
    <w:rsid w:val="005431E0"/>
    <w:rsid w:val="00543604"/>
    <w:rsid w:val="0054498C"/>
    <w:rsid w:val="00545020"/>
    <w:rsid w:val="005461FF"/>
    <w:rsid w:val="00546AD1"/>
    <w:rsid w:val="00547CD8"/>
    <w:rsid w:val="005518B6"/>
    <w:rsid w:val="00552282"/>
    <w:rsid w:val="0055244E"/>
    <w:rsid w:val="005525DC"/>
    <w:rsid w:val="005536EE"/>
    <w:rsid w:val="00561582"/>
    <w:rsid w:val="00562BB6"/>
    <w:rsid w:val="00566D79"/>
    <w:rsid w:val="0056779B"/>
    <w:rsid w:val="00567EA0"/>
    <w:rsid w:val="00571260"/>
    <w:rsid w:val="0057186D"/>
    <w:rsid w:val="00572ACD"/>
    <w:rsid w:val="005744ED"/>
    <w:rsid w:val="00577125"/>
    <w:rsid w:val="00581FED"/>
    <w:rsid w:val="0058271D"/>
    <w:rsid w:val="005828BB"/>
    <w:rsid w:val="005849FB"/>
    <w:rsid w:val="00584F79"/>
    <w:rsid w:val="005857E0"/>
    <w:rsid w:val="00585FE8"/>
    <w:rsid w:val="00586BB7"/>
    <w:rsid w:val="0059038F"/>
    <w:rsid w:val="00590CED"/>
    <w:rsid w:val="00593E3D"/>
    <w:rsid w:val="00597273"/>
    <w:rsid w:val="005A142B"/>
    <w:rsid w:val="005A2434"/>
    <w:rsid w:val="005B09F9"/>
    <w:rsid w:val="005B1F20"/>
    <w:rsid w:val="005B2CB7"/>
    <w:rsid w:val="005C1CAD"/>
    <w:rsid w:val="005C6D3A"/>
    <w:rsid w:val="005C7FD1"/>
    <w:rsid w:val="005D2C20"/>
    <w:rsid w:val="005D6532"/>
    <w:rsid w:val="005D7F9E"/>
    <w:rsid w:val="005E249A"/>
    <w:rsid w:val="005E4594"/>
    <w:rsid w:val="005E6D36"/>
    <w:rsid w:val="005E7370"/>
    <w:rsid w:val="005E7D57"/>
    <w:rsid w:val="005F083B"/>
    <w:rsid w:val="005F1DD7"/>
    <w:rsid w:val="005F2A9C"/>
    <w:rsid w:val="005F7B52"/>
    <w:rsid w:val="005F7F6C"/>
    <w:rsid w:val="00600436"/>
    <w:rsid w:val="006013DD"/>
    <w:rsid w:val="0060308F"/>
    <w:rsid w:val="00603897"/>
    <w:rsid w:val="00603E0F"/>
    <w:rsid w:val="006107D5"/>
    <w:rsid w:val="006112E2"/>
    <w:rsid w:val="0061212B"/>
    <w:rsid w:val="00613D18"/>
    <w:rsid w:val="00621169"/>
    <w:rsid w:val="00621B23"/>
    <w:rsid w:val="00622ABB"/>
    <w:rsid w:val="00625C9B"/>
    <w:rsid w:val="00626958"/>
    <w:rsid w:val="00630F31"/>
    <w:rsid w:val="00631719"/>
    <w:rsid w:val="00631FFA"/>
    <w:rsid w:val="00633251"/>
    <w:rsid w:val="00633400"/>
    <w:rsid w:val="00636E5F"/>
    <w:rsid w:val="00637424"/>
    <w:rsid w:val="00637C19"/>
    <w:rsid w:val="00641D51"/>
    <w:rsid w:val="00642399"/>
    <w:rsid w:val="00642E50"/>
    <w:rsid w:val="00643988"/>
    <w:rsid w:val="0064495B"/>
    <w:rsid w:val="00645975"/>
    <w:rsid w:val="0064633F"/>
    <w:rsid w:val="00654F95"/>
    <w:rsid w:val="006555E4"/>
    <w:rsid w:val="0066020F"/>
    <w:rsid w:val="0066137D"/>
    <w:rsid w:val="006621CC"/>
    <w:rsid w:val="0066252D"/>
    <w:rsid w:val="006629F2"/>
    <w:rsid w:val="00662B38"/>
    <w:rsid w:val="006635C6"/>
    <w:rsid w:val="00664CC8"/>
    <w:rsid w:val="006650A4"/>
    <w:rsid w:val="00666BFC"/>
    <w:rsid w:val="00666E3A"/>
    <w:rsid w:val="00677446"/>
    <w:rsid w:val="0068071E"/>
    <w:rsid w:val="006813B0"/>
    <w:rsid w:val="00681449"/>
    <w:rsid w:val="00683914"/>
    <w:rsid w:val="00683ED4"/>
    <w:rsid w:val="00684C37"/>
    <w:rsid w:val="00685305"/>
    <w:rsid w:val="0068584F"/>
    <w:rsid w:val="00685DC3"/>
    <w:rsid w:val="00686269"/>
    <w:rsid w:val="006870F0"/>
    <w:rsid w:val="006916D4"/>
    <w:rsid w:val="00691891"/>
    <w:rsid w:val="00691B05"/>
    <w:rsid w:val="00691B1B"/>
    <w:rsid w:val="006921FD"/>
    <w:rsid w:val="006935E9"/>
    <w:rsid w:val="00697CF0"/>
    <w:rsid w:val="006A0743"/>
    <w:rsid w:val="006A0943"/>
    <w:rsid w:val="006A5A25"/>
    <w:rsid w:val="006A5CE4"/>
    <w:rsid w:val="006A6D7F"/>
    <w:rsid w:val="006A79CF"/>
    <w:rsid w:val="006B230F"/>
    <w:rsid w:val="006B31E6"/>
    <w:rsid w:val="006B43FD"/>
    <w:rsid w:val="006B49FD"/>
    <w:rsid w:val="006C47E0"/>
    <w:rsid w:val="006C484D"/>
    <w:rsid w:val="006C4BAB"/>
    <w:rsid w:val="006C4E39"/>
    <w:rsid w:val="006C6986"/>
    <w:rsid w:val="006D1FBC"/>
    <w:rsid w:val="006D47E3"/>
    <w:rsid w:val="006D6577"/>
    <w:rsid w:val="006D6F91"/>
    <w:rsid w:val="006D7E82"/>
    <w:rsid w:val="006E00AD"/>
    <w:rsid w:val="006E12FB"/>
    <w:rsid w:val="006E4432"/>
    <w:rsid w:val="006E7847"/>
    <w:rsid w:val="006F1340"/>
    <w:rsid w:val="006F19A7"/>
    <w:rsid w:val="006F1D39"/>
    <w:rsid w:val="006F2102"/>
    <w:rsid w:val="006F5C40"/>
    <w:rsid w:val="006F6064"/>
    <w:rsid w:val="006F794D"/>
    <w:rsid w:val="007010A3"/>
    <w:rsid w:val="007027B8"/>
    <w:rsid w:val="007030AD"/>
    <w:rsid w:val="007039FC"/>
    <w:rsid w:val="00703BA1"/>
    <w:rsid w:val="00703EF4"/>
    <w:rsid w:val="00704F15"/>
    <w:rsid w:val="00710760"/>
    <w:rsid w:val="00712367"/>
    <w:rsid w:val="00712AB4"/>
    <w:rsid w:val="0071332F"/>
    <w:rsid w:val="00715F9B"/>
    <w:rsid w:val="00716049"/>
    <w:rsid w:val="007161D6"/>
    <w:rsid w:val="00716444"/>
    <w:rsid w:val="00716639"/>
    <w:rsid w:val="00717893"/>
    <w:rsid w:val="00721037"/>
    <w:rsid w:val="007231C3"/>
    <w:rsid w:val="00723C28"/>
    <w:rsid w:val="00723FAA"/>
    <w:rsid w:val="007248A7"/>
    <w:rsid w:val="0072507B"/>
    <w:rsid w:val="00735248"/>
    <w:rsid w:val="007407F1"/>
    <w:rsid w:val="00741A0A"/>
    <w:rsid w:val="00741E55"/>
    <w:rsid w:val="00742958"/>
    <w:rsid w:val="007451CB"/>
    <w:rsid w:val="0074523C"/>
    <w:rsid w:val="00746E46"/>
    <w:rsid w:val="00746FC5"/>
    <w:rsid w:val="007479EB"/>
    <w:rsid w:val="00747D9E"/>
    <w:rsid w:val="00750DBE"/>
    <w:rsid w:val="007524DB"/>
    <w:rsid w:val="00753102"/>
    <w:rsid w:val="00754D5C"/>
    <w:rsid w:val="0075563D"/>
    <w:rsid w:val="00755FC3"/>
    <w:rsid w:val="00760AE1"/>
    <w:rsid w:val="00762B20"/>
    <w:rsid w:val="007635B3"/>
    <w:rsid w:val="00764B50"/>
    <w:rsid w:val="0076515C"/>
    <w:rsid w:val="00767A14"/>
    <w:rsid w:val="0077147C"/>
    <w:rsid w:val="007716A0"/>
    <w:rsid w:val="00775C8D"/>
    <w:rsid w:val="00777F91"/>
    <w:rsid w:val="00780518"/>
    <w:rsid w:val="00781B7F"/>
    <w:rsid w:val="007841B8"/>
    <w:rsid w:val="007858B8"/>
    <w:rsid w:val="007861A7"/>
    <w:rsid w:val="0078660E"/>
    <w:rsid w:val="007871D7"/>
    <w:rsid w:val="00787E3F"/>
    <w:rsid w:val="0079163E"/>
    <w:rsid w:val="00792388"/>
    <w:rsid w:val="007925D9"/>
    <w:rsid w:val="00793E23"/>
    <w:rsid w:val="007943F1"/>
    <w:rsid w:val="00797A30"/>
    <w:rsid w:val="007A1037"/>
    <w:rsid w:val="007A1E86"/>
    <w:rsid w:val="007A2CE0"/>
    <w:rsid w:val="007A4B36"/>
    <w:rsid w:val="007A70FF"/>
    <w:rsid w:val="007B02D3"/>
    <w:rsid w:val="007B1FDA"/>
    <w:rsid w:val="007B29D8"/>
    <w:rsid w:val="007B2CE3"/>
    <w:rsid w:val="007B3141"/>
    <w:rsid w:val="007B602A"/>
    <w:rsid w:val="007B70BC"/>
    <w:rsid w:val="007C0F90"/>
    <w:rsid w:val="007C1A49"/>
    <w:rsid w:val="007C2F7F"/>
    <w:rsid w:val="007C49D5"/>
    <w:rsid w:val="007C4ECF"/>
    <w:rsid w:val="007C5ABD"/>
    <w:rsid w:val="007D16BA"/>
    <w:rsid w:val="007D376F"/>
    <w:rsid w:val="007D4411"/>
    <w:rsid w:val="007D4D4B"/>
    <w:rsid w:val="007D51A8"/>
    <w:rsid w:val="007D6A82"/>
    <w:rsid w:val="007E5B3C"/>
    <w:rsid w:val="007E7A79"/>
    <w:rsid w:val="007F14B6"/>
    <w:rsid w:val="007F27C7"/>
    <w:rsid w:val="007F37B6"/>
    <w:rsid w:val="007F3A0A"/>
    <w:rsid w:val="007F3B51"/>
    <w:rsid w:val="007F3F88"/>
    <w:rsid w:val="00800E50"/>
    <w:rsid w:val="00804194"/>
    <w:rsid w:val="008046F2"/>
    <w:rsid w:val="0080479D"/>
    <w:rsid w:val="0080512D"/>
    <w:rsid w:val="0080767A"/>
    <w:rsid w:val="00810B68"/>
    <w:rsid w:val="00810C12"/>
    <w:rsid w:val="0081152D"/>
    <w:rsid w:val="0081344E"/>
    <w:rsid w:val="008160ED"/>
    <w:rsid w:val="008201F1"/>
    <w:rsid w:val="00821560"/>
    <w:rsid w:val="00821E9E"/>
    <w:rsid w:val="008244ED"/>
    <w:rsid w:val="00825B10"/>
    <w:rsid w:val="00826150"/>
    <w:rsid w:val="00826368"/>
    <w:rsid w:val="0082657C"/>
    <w:rsid w:val="008272FC"/>
    <w:rsid w:val="0083236F"/>
    <w:rsid w:val="0083677C"/>
    <w:rsid w:val="00837ED3"/>
    <w:rsid w:val="0085063D"/>
    <w:rsid w:val="00850C15"/>
    <w:rsid w:val="00851605"/>
    <w:rsid w:val="00855541"/>
    <w:rsid w:val="00856B12"/>
    <w:rsid w:val="0085799A"/>
    <w:rsid w:val="008610C8"/>
    <w:rsid w:val="00862040"/>
    <w:rsid w:val="00863412"/>
    <w:rsid w:val="00866D80"/>
    <w:rsid w:val="008674E6"/>
    <w:rsid w:val="008706CD"/>
    <w:rsid w:val="00872B47"/>
    <w:rsid w:val="00874376"/>
    <w:rsid w:val="00876A7A"/>
    <w:rsid w:val="00876C2A"/>
    <w:rsid w:val="00881234"/>
    <w:rsid w:val="008838DA"/>
    <w:rsid w:val="0088695F"/>
    <w:rsid w:val="00886BFC"/>
    <w:rsid w:val="008875D5"/>
    <w:rsid w:val="0089280F"/>
    <w:rsid w:val="008939AA"/>
    <w:rsid w:val="0089452A"/>
    <w:rsid w:val="0089615D"/>
    <w:rsid w:val="008974A2"/>
    <w:rsid w:val="008A23B5"/>
    <w:rsid w:val="008A28E6"/>
    <w:rsid w:val="008A6F5C"/>
    <w:rsid w:val="008B3558"/>
    <w:rsid w:val="008B40D9"/>
    <w:rsid w:val="008B4609"/>
    <w:rsid w:val="008B5A6E"/>
    <w:rsid w:val="008B68AA"/>
    <w:rsid w:val="008B6C2C"/>
    <w:rsid w:val="008B7D08"/>
    <w:rsid w:val="008C00C0"/>
    <w:rsid w:val="008C064D"/>
    <w:rsid w:val="008C11B5"/>
    <w:rsid w:val="008C13DD"/>
    <w:rsid w:val="008C171E"/>
    <w:rsid w:val="008C3315"/>
    <w:rsid w:val="008C70E5"/>
    <w:rsid w:val="008C747E"/>
    <w:rsid w:val="008D14F2"/>
    <w:rsid w:val="008D2A9E"/>
    <w:rsid w:val="008D3655"/>
    <w:rsid w:val="008D45B6"/>
    <w:rsid w:val="008D5D1E"/>
    <w:rsid w:val="008D6E90"/>
    <w:rsid w:val="008E1774"/>
    <w:rsid w:val="008E7368"/>
    <w:rsid w:val="008F0487"/>
    <w:rsid w:val="008F4EAB"/>
    <w:rsid w:val="008F6D51"/>
    <w:rsid w:val="008F72A2"/>
    <w:rsid w:val="008F72A3"/>
    <w:rsid w:val="009005C2"/>
    <w:rsid w:val="0090085E"/>
    <w:rsid w:val="00900DD5"/>
    <w:rsid w:val="00901A22"/>
    <w:rsid w:val="0090224A"/>
    <w:rsid w:val="009026C9"/>
    <w:rsid w:val="00902E9D"/>
    <w:rsid w:val="009032AC"/>
    <w:rsid w:val="00903E90"/>
    <w:rsid w:val="009043F6"/>
    <w:rsid w:val="00904F17"/>
    <w:rsid w:val="0090589E"/>
    <w:rsid w:val="00905D80"/>
    <w:rsid w:val="00906DCA"/>
    <w:rsid w:val="009127D0"/>
    <w:rsid w:val="0091280F"/>
    <w:rsid w:val="009148AB"/>
    <w:rsid w:val="00921864"/>
    <w:rsid w:val="0092243F"/>
    <w:rsid w:val="0092262C"/>
    <w:rsid w:val="0092287D"/>
    <w:rsid w:val="00924D2C"/>
    <w:rsid w:val="009259B6"/>
    <w:rsid w:val="00925BEB"/>
    <w:rsid w:val="0092622B"/>
    <w:rsid w:val="00927BB9"/>
    <w:rsid w:val="00930D8A"/>
    <w:rsid w:val="00932A9D"/>
    <w:rsid w:val="00934F57"/>
    <w:rsid w:val="00935657"/>
    <w:rsid w:val="00935EAB"/>
    <w:rsid w:val="00941B47"/>
    <w:rsid w:val="00941BC9"/>
    <w:rsid w:val="00942545"/>
    <w:rsid w:val="00942B4F"/>
    <w:rsid w:val="009433A3"/>
    <w:rsid w:val="009435B4"/>
    <w:rsid w:val="009462F8"/>
    <w:rsid w:val="009468E5"/>
    <w:rsid w:val="009468EA"/>
    <w:rsid w:val="00947E1C"/>
    <w:rsid w:val="00951A7B"/>
    <w:rsid w:val="009529E2"/>
    <w:rsid w:val="00952F18"/>
    <w:rsid w:val="009530DA"/>
    <w:rsid w:val="009531AD"/>
    <w:rsid w:val="00953C63"/>
    <w:rsid w:val="00957DFA"/>
    <w:rsid w:val="00960671"/>
    <w:rsid w:val="009618F5"/>
    <w:rsid w:val="009619D5"/>
    <w:rsid w:val="00962008"/>
    <w:rsid w:val="0096695A"/>
    <w:rsid w:val="00966C40"/>
    <w:rsid w:val="00967BB5"/>
    <w:rsid w:val="009704CC"/>
    <w:rsid w:val="0097181B"/>
    <w:rsid w:val="009719D6"/>
    <w:rsid w:val="0097305C"/>
    <w:rsid w:val="00975005"/>
    <w:rsid w:val="00975BAD"/>
    <w:rsid w:val="00976E1F"/>
    <w:rsid w:val="009770AC"/>
    <w:rsid w:val="00982AF5"/>
    <w:rsid w:val="009834FE"/>
    <w:rsid w:val="00983666"/>
    <w:rsid w:val="0098390F"/>
    <w:rsid w:val="0098395A"/>
    <w:rsid w:val="00986184"/>
    <w:rsid w:val="0098789C"/>
    <w:rsid w:val="0099326C"/>
    <w:rsid w:val="009954E3"/>
    <w:rsid w:val="00997543"/>
    <w:rsid w:val="009A04EB"/>
    <w:rsid w:val="009A5088"/>
    <w:rsid w:val="009A5C96"/>
    <w:rsid w:val="009A6C1F"/>
    <w:rsid w:val="009A7F7D"/>
    <w:rsid w:val="009B032D"/>
    <w:rsid w:val="009B1999"/>
    <w:rsid w:val="009B2283"/>
    <w:rsid w:val="009B3673"/>
    <w:rsid w:val="009B370C"/>
    <w:rsid w:val="009B51BE"/>
    <w:rsid w:val="009B576C"/>
    <w:rsid w:val="009B5882"/>
    <w:rsid w:val="009B701B"/>
    <w:rsid w:val="009B7435"/>
    <w:rsid w:val="009C02C4"/>
    <w:rsid w:val="009C0853"/>
    <w:rsid w:val="009C0F02"/>
    <w:rsid w:val="009C14EE"/>
    <w:rsid w:val="009C152E"/>
    <w:rsid w:val="009C2355"/>
    <w:rsid w:val="009C2C5A"/>
    <w:rsid w:val="009C460E"/>
    <w:rsid w:val="009C5B18"/>
    <w:rsid w:val="009C5E69"/>
    <w:rsid w:val="009C6A1D"/>
    <w:rsid w:val="009D0CC5"/>
    <w:rsid w:val="009D19BF"/>
    <w:rsid w:val="009D1F56"/>
    <w:rsid w:val="009D21B2"/>
    <w:rsid w:val="009D433D"/>
    <w:rsid w:val="009D76DE"/>
    <w:rsid w:val="009D77C8"/>
    <w:rsid w:val="009D7947"/>
    <w:rsid w:val="009D7D57"/>
    <w:rsid w:val="009E292F"/>
    <w:rsid w:val="009E53A3"/>
    <w:rsid w:val="009F2117"/>
    <w:rsid w:val="009F3FD6"/>
    <w:rsid w:val="009F46C6"/>
    <w:rsid w:val="00A0756D"/>
    <w:rsid w:val="00A116A1"/>
    <w:rsid w:val="00A164A4"/>
    <w:rsid w:val="00A24E7C"/>
    <w:rsid w:val="00A2565C"/>
    <w:rsid w:val="00A265C1"/>
    <w:rsid w:val="00A278AB"/>
    <w:rsid w:val="00A314C5"/>
    <w:rsid w:val="00A3467C"/>
    <w:rsid w:val="00A34A5A"/>
    <w:rsid w:val="00A34D18"/>
    <w:rsid w:val="00A36BA5"/>
    <w:rsid w:val="00A374C5"/>
    <w:rsid w:val="00A403F5"/>
    <w:rsid w:val="00A42892"/>
    <w:rsid w:val="00A44DC7"/>
    <w:rsid w:val="00A45003"/>
    <w:rsid w:val="00A451E5"/>
    <w:rsid w:val="00A47170"/>
    <w:rsid w:val="00A47400"/>
    <w:rsid w:val="00A50F7C"/>
    <w:rsid w:val="00A53627"/>
    <w:rsid w:val="00A53925"/>
    <w:rsid w:val="00A57D1B"/>
    <w:rsid w:val="00A57FED"/>
    <w:rsid w:val="00A60084"/>
    <w:rsid w:val="00A6064C"/>
    <w:rsid w:val="00A627BE"/>
    <w:rsid w:val="00A62AFF"/>
    <w:rsid w:val="00A636E0"/>
    <w:rsid w:val="00A64B0F"/>
    <w:rsid w:val="00A6545D"/>
    <w:rsid w:val="00A65497"/>
    <w:rsid w:val="00A6550B"/>
    <w:rsid w:val="00A67092"/>
    <w:rsid w:val="00A73BC5"/>
    <w:rsid w:val="00A74A60"/>
    <w:rsid w:val="00A80728"/>
    <w:rsid w:val="00A82552"/>
    <w:rsid w:val="00A828E5"/>
    <w:rsid w:val="00A82F47"/>
    <w:rsid w:val="00A84928"/>
    <w:rsid w:val="00A856E3"/>
    <w:rsid w:val="00A8675B"/>
    <w:rsid w:val="00A87516"/>
    <w:rsid w:val="00A87AC0"/>
    <w:rsid w:val="00A928A4"/>
    <w:rsid w:val="00A92C3C"/>
    <w:rsid w:val="00A94AA4"/>
    <w:rsid w:val="00A94BA4"/>
    <w:rsid w:val="00A95718"/>
    <w:rsid w:val="00A96C0B"/>
    <w:rsid w:val="00AA2E91"/>
    <w:rsid w:val="00AA438B"/>
    <w:rsid w:val="00AA465F"/>
    <w:rsid w:val="00AB1A17"/>
    <w:rsid w:val="00AB1AEB"/>
    <w:rsid w:val="00AB4298"/>
    <w:rsid w:val="00AB512B"/>
    <w:rsid w:val="00AB6372"/>
    <w:rsid w:val="00AB734B"/>
    <w:rsid w:val="00AC04FA"/>
    <w:rsid w:val="00AC314E"/>
    <w:rsid w:val="00AC516F"/>
    <w:rsid w:val="00AC53B3"/>
    <w:rsid w:val="00AC5773"/>
    <w:rsid w:val="00AC70BE"/>
    <w:rsid w:val="00AD37FD"/>
    <w:rsid w:val="00AD7D6A"/>
    <w:rsid w:val="00AE1DFE"/>
    <w:rsid w:val="00AE2934"/>
    <w:rsid w:val="00AF0113"/>
    <w:rsid w:val="00AF031F"/>
    <w:rsid w:val="00AF0531"/>
    <w:rsid w:val="00AF0682"/>
    <w:rsid w:val="00AF4B83"/>
    <w:rsid w:val="00AF5A22"/>
    <w:rsid w:val="00AF5B4B"/>
    <w:rsid w:val="00AF68CF"/>
    <w:rsid w:val="00AF6A86"/>
    <w:rsid w:val="00AF6B4B"/>
    <w:rsid w:val="00AF7CD8"/>
    <w:rsid w:val="00B00228"/>
    <w:rsid w:val="00B00B52"/>
    <w:rsid w:val="00B01499"/>
    <w:rsid w:val="00B0765C"/>
    <w:rsid w:val="00B07869"/>
    <w:rsid w:val="00B102DE"/>
    <w:rsid w:val="00B10529"/>
    <w:rsid w:val="00B10C01"/>
    <w:rsid w:val="00B13ABF"/>
    <w:rsid w:val="00B15B87"/>
    <w:rsid w:val="00B15D52"/>
    <w:rsid w:val="00B15F26"/>
    <w:rsid w:val="00B167CE"/>
    <w:rsid w:val="00B2092F"/>
    <w:rsid w:val="00B22688"/>
    <w:rsid w:val="00B264AC"/>
    <w:rsid w:val="00B27B9E"/>
    <w:rsid w:val="00B30304"/>
    <w:rsid w:val="00B30EF9"/>
    <w:rsid w:val="00B31B45"/>
    <w:rsid w:val="00B31FF8"/>
    <w:rsid w:val="00B3381C"/>
    <w:rsid w:val="00B35017"/>
    <w:rsid w:val="00B367F4"/>
    <w:rsid w:val="00B36D85"/>
    <w:rsid w:val="00B37DBB"/>
    <w:rsid w:val="00B423B9"/>
    <w:rsid w:val="00B42C8C"/>
    <w:rsid w:val="00B472F1"/>
    <w:rsid w:val="00B47F5E"/>
    <w:rsid w:val="00B5005D"/>
    <w:rsid w:val="00B506FB"/>
    <w:rsid w:val="00B52835"/>
    <w:rsid w:val="00B538BC"/>
    <w:rsid w:val="00B54A50"/>
    <w:rsid w:val="00B56107"/>
    <w:rsid w:val="00B57366"/>
    <w:rsid w:val="00B60433"/>
    <w:rsid w:val="00B604B8"/>
    <w:rsid w:val="00B60814"/>
    <w:rsid w:val="00B63019"/>
    <w:rsid w:val="00B64896"/>
    <w:rsid w:val="00B657C1"/>
    <w:rsid w:val="00B74403"/>
    <w:rsid w:val="00B74938"/>
    <w:rsid w:val="00B75288"/>
    <w:rsid w:val="00B77482"/>
    <w:rsid w:val="00B80DC3"/>
    <w:rsid w:val="00B8138D"/>
    <w:rsid w:val="00B841A0"/>
    <w:rsid w:val="00B84C1B"/>
    <w:rsid w:val="00B86250"/>
    <w:rsid w:val="00B8629B"/>
    <w:rsid w:val="00B86B57"/>
    <w:rsid w:val="00B90A06"/>
    <w:rsid w:val="00B91BDD"/>
    <w:rsid w:val="00B95013"/>
    <w:rsid w:val="00B95752"/>
    <w:rsid w:val="00B96C0D"/>
    <w:rsid w:val="00BA15C1"/>
    <w:rsid w:val="00BA31D3"/>
    <w:rsid w:val="00BA6D24"/>
    <w:rsid w:val="00BB0B97"/>
    <w:rsid w:val="00BB4184"/>
    <w:rsid w:val="00BB430E"/>
    <w:rsid w:val="00BB5C95"/>
    <w:rsid w:val="00BB778A"/>
    <w:rsid w:val="00BC0643"/>
    <w:rsid w:val="00BC18EA"/>
    <w:rsid w:val="00BC43E0"/>
    <w:rsid w:val="00BC49C4"/>
    <w:rsid w:val="00BC515F"/>
    <w:rsid w:val="00BC77EC"/>
    <w:rsid w:val="00BC7AAF"/>
    <w:rsid w:val="00BD1CF6"/>
    <w:rsid w:val="00BD1E00"/>
    <w:rsid w:val="00BD3B95"/>
    <w:rsid w:val="00BD55B7"/>
    <w:rsid w:val="00BD62C1"/>
    <w:rsid w:val="00BD63F4"/>
    <w:rsid w:val="00BD651E"/>
    <w:rsid w:val="00BD780F"/>
    <w:rsid w:val="00BE049D"/>
    <w:rsid w:val="00BE0646"/>
    <w:rsid w:val="00BE1908"/>
    <w:rsid w:val="00BE2C75"/>
    <w:rsid w:val="00BE31C3"/>
    <w:rsid w:val="00BE4865"/>
    <w:rsid w:val="00BE50BA"/>
    <w:rsid w:val="00BE585A"/>
    <w:rsid w:val="00BE7616"/>
    <w:rsid w:val="00BE79D0"/>
    <w:rsid w:val="00BE79D1"/>
    <w:rsid w:val="00BF0454"/>
    <w:rsid w:val="00BF2FC7"/>
    <w:rsid w:val="00BF4F1A"/>
    <w:rsid w:val="00BF4F84"/>
    <w:rsid w:val="00BF5131"/>
    <w:rsid w:val="00BF5F12"/>
    <w:rsid w:val="00BF6B8F"/>
    <w:rsid w:val="00BF70FB"/>
    <w:rsid w:val="00C00961"/>
    <w:rsid w:val="00C01458"/>
    <w:rsid w:val="00C019B2"/>
    <w:rsid w:val="00C0240A"/>
    <w:rsid w:val="00C04E40"/>
    <w:rsid w:val="00C061F2"/>
    <w:rsid w:val="00C11726"/>
    <w:rsid w:val="00C1253C"/>
    <w:rsid w:val="00C1347B"/>
    <w:rsid w:val="00C135F3"/>
    <w:rsid w:val="00C16619"/>
    <w:rsid w:val="00C17349"/>
    <w:rsid w:val="00C175DF"/>
    <w:rsid w:val="00C2003E"/>
    <w:rsid w:val="00C22870"/>
    <w:rsid w:val="00C232BE"/>
    <w:rsid w:val="00C25ED6"/>
    <w:rsid w:val="00C263F9"/>
    <w:rsid w:val="00C30F19"/>
    <w:rsid w:val="00C30FB2"/>
    <w:rsid w:val="00C33B0C"/>
    <w:rsid w:val="00C341E5"/>
    <w:rsid w:val="00C34390"/>
    <w:rsid w:val="00C343EA"/>
    <w:rsid w:val="00C34840"/>
    <w:rsid w:val="00C349B3"/>
    <w:rsid w:val="00C34C37"/>
    <w:rsid w:val="00C35FA0"/>
    <w:rsid w:val="00C36D0B"/>
    <w:rsid w:val="00C40529"/>
    <w:rsid w:val="00C412B4"/>
    <w:rsid w:val="00C41F92"/>
    <w:rsid w:val="00C43DA8"/>
    <w:rsid w:val="00C44754"/>
    <w:rsid w:val="00C44853"/>
    <w:rsid w:val="00C45115"/>
    <w:rsid w:val="00C453D4"/>
    <w:rsid w:val="00C45DA6"/>
    <w:rsid w:val="00C511BA"/>
    <w:rsid w:val="00C52176"/>
    <w:rsid w:val="00C53234"/>
    <w:rsid w:val="00C55A7A"/>
    <w:rsid w:val="00C57475"/>
    <w:rsid w:val="00C5785A"/>
    <w:rsid w:val="00C621D0"/>
    <w:rsid w:val="00C6234C"/>
    <w:rsid w:val="00C63393"/>
    <w:rsid w:val="00C63E91"/>
    <w:rsid w:val="00C6527C"/>
    <w:rsid w:val="00C6581B"/>
    <w:rsid w:val="00C675A3"/>
    <w:rsid w:val="00C6785B"/>
    <w:rsid w:val="00C734BF"/>
    <w:rsid w:val="00C73F90"/>
    <w:rsid w:val="00C7430D"/>
    <w:rsid w:val="00C74679"/>
    <w:rsid w:val="00C75D72"/>
    <w:rsid w:val="00C76129"/>
    <w:rsid w:val="00C81389"/>
    <w:rsid w:val="00C8205C"/>
    <w:rsid w:val="00C822FA"/>
    <w:rsid w:val="00C8498B"/>
    <w:rsid w:val="00C849E1"/>
    <w:rsid w:val="00C9000F"/>
    <w:rsid w:val="00C925E8"/>
    <w:rsid w:val="00C928E1"/>
    <w:rsid w:val="00C93E16"/>
    <w:rsid w:val="00C94796"/>
    <w:rsid w:val="00C94EA7"/>
    <w:rsid w:val="00C9595A"/>
    <w:rsid w:val="00C96FAF"/>
    <w:rsid w:val="00C97EC7"/>
    <w:rsid w:val="00CA0548"/>
    <w:rsid w:val="00CA3FBB"/>
    <w:rsid w:val="00CA5AA8"/>
    <w:rsid w:val="00CA6263"/>
    <w:rsid w:val="00CA6DE8"/>
    <w:rsid w:val="00CA76FE"/>
    <w:rsid w:val="00CB3803"/>
    <w:rsid w:val="00CB7596"/>
    <w:rsid w:val="00CC02FB"/>
    <w:rsid w:val="00CC06F2"/>
    <w:rsid w:val="00CC127F"/>
    <w:rsid w:val="00CC2BED"/>
    <w:rsid w:val="00CC4231"/>
    <w:rsid w:val="00CC7AE2"/>
    <w:rsid w:val="00CD075C"/>
    <w:rsid w:val="00CD07AE"/>
    <w:rsid w:val="00CD0A52"/>
    <w:rsid w:val="00CD0DAB"/>
    <w:rsid w:val="00CD2E81"/>
    <w:rsid w:val="00CD4C08"/>
    <w:rsid w:val="00CD53FD"/>
    <w:rsid w:val="00CD6A21"/>
    <w:rsid w:val="00CD7459"/>
    <w:rsid w:val="00CD75A7"/>
    <w:rsid w:val="00CE298F"/>
    <w:rsid w:val="00CE29B9"/>
    <w:rsid w:val="00CE49DB"/>
    <w:rsid w:val="00CF1951"/>
    <w:rsid w:val="00CF6114"/>
    <w:rsid w:val="00CF68F7"/>
    <w:rsid w:val="00D0288D"/>
    <w:rsid w:val="00D030FE"/>
    <w:rsid w:val="00D04EC4"/>
    <w:rsid w:val="00D0620E"/>
    <w:rsid w:val="00D06A70"/>
    <w:rsid w:val="00D108B6"/>
    <w:rsid w:val="00D130B8"/>
    <w:rsid w:val="00D15C28"/>
    <w:rsid w:val="00D22C87"/>
    <w:rsid w:val="00D23A88"/>
    <w:rsid w:val="00D2446E"/>
    <w:rsid w:val="00D245C7"/>
    <w:rsid w:val="00D24F50"/>
    <w:rsid w:val="00D252DA"/>
    <w:rsid w:val="00D26A9F"/>
    <w:rsid w:val="00D27244"/>
    <w:rsid w:val="00D317AC"/>
    <w:rsid w:val="00D33749"/>
    <w:rsid w:val="00D33C97"/>
    <w:rsid w:val="00D3701C"/>
    <w:rsid w:val="00D4172E"/>
    <w:rsid w:val="00D41F64"/>
    <w:rsid w:val="00D439C5"/>
    <w:rsid w:val="00D43A89"/>
    <w:rsid w:val="00D43D45"/>
    <w:rsid w:val="00D447B0"/>
    <w:rsid w:val="00D45DFF"/>
    <w:rsid w:val="00D45ED4"/>
    <w:rsid w:val="00D465AC"/>
    <w:rsid w:val="00D47629"/>
    <w:rsid w:val="00D47FD7"/>
    <w:rsid w:val="00D510AA"/>
    <w:rsid w:val="00D52C6E"/>
    <w:rsid w:val="00D53F66"/>
    <w:rsid w:val="00D5481B"/>
    <w:rsid w:val="00D548F7"/>
    <w:rsid w:val="00D54F3C"/>
    <w:rsid w:val="00D6141E"/>
    <w:rsid w:val="00D63767"/>
    <w:rsid w:val="00D64507"/>
    <w:rsid w:val="00D664BA"/>
    <w:rsid w:val="00D66B6A"/>
    <w:rsid w:val="00D713C0"/>
    <w:rsid w:val="00D715EB"/>
    <w:rsid w:val="00D720F8"/>
    <w:rsid w:val="00D72C5D"/>
    <w:rsid w:val="00D72D3C"/>
    <w:rsid w:val="00D7399E"/>
    <w:rsid w:val="00D7461B"/>
    <w:rsid w:val="00D746D4"/>
    <w:rsid w:val="00D75461"/>
    <w:rsid w:val="00D75FC1"/>
    <w:rsid w:val="00D84C64"/>
    <w:rsid w:val="00D85C53"/>
    <w:rsid w:val="00D85E66"/>
    <w:rsid w:val="00D9239E"/>
    <w:rsid w:val="00D92C71"/>
    <w:rsid w:val="00D93322"/>
    <w:rsid w:val="00D94732"/>
    <w:rsid w:val="00D953A9"/>
    <w:rsid w:val="00DA2883"/>
    <w:rsid w:val="00DA3A7F"/>
    <w:rsid w:val="00DA3E5E"/>
    <w:rsid w:val="00DA7FB3"/>
    <w:rsid w:val="00DB22A3"/>
    <w:rsid w:val="00DB2DDD"/>
    <w:rsid w:val="00DB33EE"/>
    <w:rsid w:val="00DB413F"/>
    <w:rsid w:val="00DC0E93"/>
    <w:rsid w:val="00DC1EB0"/>
    <w:rsid w:val="00DC2737"/>
    <w:rsid w:val="00DC3B27"/>
    <w:rsid w:val="00DC3B7C"/>
    <w:rsid w:val="00DC488C"/>
    <w:rsid w:val="00DC61F8"/>
    <w:rsid w:val="00DD1E51"/>
    <w:rsid w:val="00DD4919"/>
    <w:rsid w:val="00DE13E5"/>
    <w:rsid w:val="00DE141A"/>
    <w:rsid w:val="00DE1D51"/>
    <w:rsid w:val="00DE235C"/>
    <w:rsid w:val="00DE3B56"/>
    <w:rsid w:val="00DE3F7B"/>
    <w:rsid w:val="00DE4A1C"/>
    <w:rsid w:val="00DE4FC2"/>
    <w:rsid w:val="00DE63CE"/>
    <w:rsid w:val="00DE67F4"/>
    <w:rsid w:val="00DE6BE8"/>
    <w:rsid w:val="00DE750E"/>
    <w:rsid w:val="00DE75C9"/>
    <w:rsid w:val="00DF2F51"/>
    <w:rsid w:val="00DF3BFE"/>
    <w:rsid w:val="00DF536B"/>
    <w:rsid w:val="00DF6F3D"/>
    <w:rsid w:val="00DF737D"/>
    <w:rsid w:val="00DF7867"/>
    <w:rsid w:val="00DF78C3"/>
    <w:rsid w:val="00E0109F"/>
    <w:rsid w:val="00E02983"/>
    <w:rsid w:val="00E069F9"/>
    <w:rsid w:val="00E07116"/>
    <w:rsid w:val="00E079B9"/>
    <w:rsid w:val="00E11941"/>
    <w:rsid w:val="00E13FC1"/>
    <w:rsid w:val="00E140AD"/>
    <w:rsid w:val="00E1617A"/>
    <w:rsid w:val="00E16AB2"/>
    <w:rsid w:val="00E16CBD"/>
    <w:rsid w:val="00E20E34"/>
    <w:rsid w:val="00E2215E"/>
    <w:rsid w:val="00E25E99"/>
    <w:rsid w:val="00E26FA5"/>
    <w:rsid w:val="00E3000F"/>
    <w:rsid w:val="00E30622"/>
    <w:rsid w:val="00E3092E"/>
    <w:rsid w:val="00E30B43"/>
    <w:rsid w:val="00E318BD"/>
    <w:rsid w:val="00E35D54"/>
    <w:rsid w:val="00E367A8"/>
    <w:rsid w:val="00E367CF"/>
    <w:rsid w:val="00E425BB"/>
    <w:rsid w:val="00E43342"/>
    <w:rsid w:val="00E441DA"/>
    <w:rsid w:val="00E44DB7"/>
    <w:rsid w:val="00E47374"/>
    <w:rsid w:val="00E504F1"/>
    <w:rsid w:val="00E51EBB"/>
    <w:rsid w:val="00E5332E"/>
    <w:rsid w:val="00E54F4C"/>
    <w:rsid w:val="00E558C7"/>
    <w:rsid w:val="00E5604C"/>
    <w:rsid w:val="00E575B6"/>
    <w:rsid w:val="00E61665"/>
    <w:rsid w:val="00E64A16"/>
    <w:rsid w:val="00E64C01"/>
    <w:rsid w:val="00E651B5"/>
    <w:rsid w:val="00E652CD"/>
    <w:rsid w:val="00E74236"/>
    <w:rsid w:val="00E742B1"/>
    <w:rsid w:val="00E746D6"/>
    <w:rsid w:val="00E76EBE"/>
    <w:rsid w:val="00E776F3"/>
    <w:rsid w:val="00E80496"/>
    <w:rsid w:val="00E810C1"/>
    <w:rsid w:val="00E8136A"/>
    <w:rsid w:val="00E815DE"/>
    <w:rsid w:val="00E82FDC"/>
    <w:rsid w:val="00E84A0F"/>
    <w:rsid w:val="00E8558D"/>
    <w:rsid w:val="00E866F5"/>
    <w:rsid w:val="00E875F8"/>
    <w:rsid w:val="00E93448"/>
    <w:rsid w:val="00E9349F"/>
    <w:rsid w:val="00EA0F86"/>
    <w:rsid w:val="00EA14CF"/>
    <w:rsid w:val="00EA1E37"/>
    <w:rsid w:val="00EA2703"/>
    <w:rsid w:val="00EA2719"/>
    <w:rsid w:val="00EA2D8B"/>
    <w:rsid w:val="00EA4C69"/>
    <w:rsid w:val="00EA616E"/>
    <w:rsid w:val="00EA727B"/>
    <w:rsid w:val="00EB09B8"/>
    <w:rsid w:val="00EB3082"/>
    <w:rsid w:val="00EB55AD"/>
    <w:rsid w:val="00EB63B8"/>
    <w:rsid w:val="00EC190F"/>
    <w:rsid w:val="00EC2077"/>
    <w:rsid w:val="00EC37E0"/>
    <w:rsid w:val="00EC4D4A"/>
    <w:rsid w:val="00EC6405"/>
    <w:rsid w:val="00EC6F0B"/>
    <w:rsid w:val="00EC78B2"/>
    <w:rsid w:val="00ED04B3"/>
    <w:rsid w:val="00ED16A5"/>
    <w:rsid w:val="00ED325F"/>
    <w:rsid w:val="00ED35D7"/>
    <w:rsid w:val="00ED469A"/>
    <w:rsid w:val="00ED4793"/>
    <w:rsid w:val="00ED4D25"/>
    <w:rsid w:val="00ED5E1A"/>
    <w:rsid w:val="00EE0558"/>
    <w:rsid w:val="00EE12D3"/>
    <w:rsid w:val="00EE1ED0"/>
    <w:rsid w:val="00EE38C4"/>
    <w:rsid w:val="00EE5E23"/>
    <w:rsid w:val="00EE65DE"/>
    <w:rsid w:val="00EE6933"/>
    <w:rsid w:val="00EE7BF4"/>
    <w:rsid w:val="00EF02DB"/>
    <w:rsid w:val="00EF04F6"/>
    <w:rsid w:val="00EF0C1E"/>
    <w:rsid w:val="00EF148A"/>
    <w:rsid w:val="00EF7B52"/>
    <w:rsid w:val="00F00110"/>
    <w:rsid w:val="00F00350"/>
    <w:rsid w:val="00F01355"/>
    <w:rsid w:val="00F05599"/>
    <w:rsid w:val="00F07170"/>
    <w:rsid w:val="00F1008F"/>
    <w:rsid w:val="00F103D2"/>
    <w:rsid w:val="00F128A9"/>
    <w:rsid w:val="00F13EEB"/>
    <w:rsid w:val="00F14E96"/>
    <w:rsid w:val="00F14E9A"/>
    <w:rsid w:val="00F16906"/>
    <w:rsid w:val="00F205C9"/>
    <w:rsid w:val="00F20E7C"/>
    <w:rsid w:val="00F20E9F"/>
    <w:rsid w:val="00F228A8"/>
    <w:rsid w:val="00F23165"/>
    <w:rsid w:val="00F23B3C"/>
    <w:rsid w:val="00F2461B"/>
    <w:rsid w:val="00F2796F"/>
    <w:rsid w:val="00F30026"/>
    <w:rsid w:val="00F307C7"/>
    <w:rsid w:val="00F30D1C"/>
    <w:rsid w:val="00F314D8"/>
    <w:rsid w:val="00F31840"/>
    <w:rsid w:val="00F31892"/>
    <w:rsid w:val="00F344C7"/>
    <w:rsid w:val="00F360EA"/>
    <w:rsid w:val="00F413D9"/>
    <w:rsid w:val="00F41D6D"/>
    <w:rsid w:val="00F43007"/>
    <w:rsid w:val="00F43585"/>
    <w:rsid w:val="00F43948"/>
    <w:rsid w:val="00F4395B"/>
    <w:rsid w:val="00F4396F"/>
    <w:rsid w:val="00F46008"/>
    <w:rsid w:val="00F469AA"/>
    <w:rsid w:val="00F516D2"/>
    <w:rsid w:val="00F52322"/>
    <w:rsid w:val="00F523C7"/>
    <w:rsid w:val="00F531D9"/>
    <w:rsid w:val="00F53959"/>
    <w:rsid w:val="00F53BEC"/>
    <w:rsid w:val="00F55331"/>
    <w:rsid w:val="00F56A0D"/>
    <w:rsid w:val="00F6437D"/>
    <w:rsid w:val="00F64EBE"/>
    <w:rsid w:val="00F65C08"/>
    <w:rsid w:val="00F66066"/>
    <w:rsid w:val="00F66A3E"/>
    <w:rsid w:val="00F70884"/>
    <w:rsid w:val="00F719CD"/>
    <w:rsid w:val="00F73F67"/>
    <w:rsid w:val="00F75811"/>
    <w:rsid w:val="00F76416"/>
    <w:rsid w:val="00F77D87"/>
    <w:rsid w:val="00F82870"/>
    <w:rsid w:val="00F83ECB"/>
    <w:rsid w:val="00F863DA"/>
    <w:rsid w:val="00F8714D"/>
    <w:rsid w:val="00F9089B"/>
    <w:rsid w:val="00F90C82"/>
    <w:rsid w:val="00F90D53"/>
    <w:rsid w:val="00F92853"/>
    <w:rsid w:val="00F94BB9"/>
    <w:rsid w:val="00F95289"/>
    <w:rsid w:val="00F95B72"/>
    <w:rsid w:val="00F97A5B"/>
    <w:rsid w:val="00F97B1F"/>
    <w:rsid w:val="00F97EB2"/>
    <w:rsid w:val="00FA172F"/>
    <w:rsid w:val="00FA2445"/>
    <w:rsid w:val="00FA2ACD"/>
    <w:rsid w:val="00FA3A73"/>
    <w:rsid w:val="00FA3AC2"/>
    <w:rsid w:val="00FA53EC"/>
    <w:rsid w:val="00FA78DF"/>
    <w:rsid w:val="00FB03A3"/>
    <w:rsid w:val="00FB0B42"/>
    <w:rsid w:val="00FB1A21"/>
    <w:rsid w:val="00FB2BB5"/>
    <w:rsid w:val="00FB4134"/>
    <w:rsid w:val="00FB4259"/>
    <w:rsid w:val="00FC2DD2"/>
    <w:rsid w:val="00FC7C64"/>
    <w:rsid w:val="00FD013B"/>
    <w:rsid w:val="00FD1B4D"/>
    <w:rsid w:val="00FD226A"/>
    <w:rsid w:val="00FD4EE9"/>
    <w:rsid w:val="00FD59EE"/>
    <w:rsid w:val="00FD5C3B"/>
    <w:rsid w:val="00FD6B17"/>
    <w:rsid w:val="00FE0CD0"/>
    <w:rsid w:val="00FE1259"/>
    <w:rsid w:val="00FE3036"/>
    <w:rsid w:val="00FE30BA"/>
    <w:rsid w:val="00FE41A2"/>
    <w:rsid w:val="00FF1B7D"/>
    <w:rsid w:val="00FF3067"/>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DABF2C"/>
  <w15:chartTrackingRefBased/>
  <w15:docId w15:val="{92B2D024-2462-5F43-A604-0DA06727F4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621D0"/>
    <w:pPr>
      <w:spacing w:line="259" w:lineRule="auto"/>
    </w:pPr>
    <w:rPr>
      <w:rFonts w:ascii="Gentium Plus" w:hAnsi="Gentium Plus"/>
      <w:kern w:val="0"/>
      <w:sz w:val="22"/>
      <w:szCs w:val="22"/>
    </w:rPr>
  </w:style>
  <w:style w:type="paragraph" w:styleId="Heading1">
    <w:name w:val="heading 1"/>
    <w:basedOn w:val="lexical-p"/>
    <w:next w:val="Normal"/>
    <w:link w:val="Heading1Char"/>
    <w:uiPriority w:val="9"/>
    <w:qFormat/>
    <w:rsid w:val="0044082A"/>
    <w:pPr>
      <w:numPr>
        <w:numId w:val="27"/>
      </w:numPr>
      <w:outlineLvl w:val="0"/>
    </w:pPr>
    <w:rPr>
      <w:b/>
      <w:bCs/>
      <w:color w:val="EE0000"/>
    </w:rPr>
  </w:style>
  <w:style w:type="paragraph" w:styleId="Heading2">
    <w:name w:val="heading 2"/>
    <w:basedOn w:val="lexical-li"/>
    <w:next w:val="Normal"/>
    <w:link w:val="Heading2Char"/>
    <w:uiPriority w:val="9"/>
    <w:unhideWhenUsed/>
    <w:qFormat/>
    <w:rsid w:val="0044082A"/>
    <w:pPr>
      <w:numPr>
        <w:numId w:val="29"/>
      </w:numPr>
      <w:outlineLvl w:val="1"/>
    </w:pPr>
    <w:rPr>
      <w:b/>
      <w:bCs/>
      <w:color w:val="EE0000"/>
    </w:rPr>
  </w:style>
  <w:style w:type="paragraph" w:styleId="Heading3">
    <w:name w:val="heading 3"/>
    <w:basedOn w:val="Normal"/>
    <w:next w:val="Normal"/>
    <w:link w:val="Heading3Char"/>
    <w:uiPriority w:val="9"/>
    <w:semiHidden/>
    <w:unhideWhenUsed/>
    <w:qFormat/>
    <w:rsid w:val="009462F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462F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462F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462F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462F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462F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462F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4082A"/>
    <w:rPr>
      <w:rFonts w:ascii="Times New Roman" w:eastAsia="Times New Roman" w:hAnsi="Times New Roman" w:cs="Times New Roman"/>
      <w:b/>
      <w:bCs/>
      <w:color w:val="EE0000"/>
      <w:kern w:val="0"/>
      <w:lang w:bidi="he-IL"/>
      <w14:ligatures w14:val="none"/>
    </w:rPr>
  </w:style>
  <w:style w:type="character" w:customStyle="1" w:styleId="Heading2Char">
    <w:name w:val="Heading 2 Char"/>
    <w:basedOn w:val="DefaultParagraphFont"/>
    <w:link w:val="Heading2"/>
    <w:uiPriority w:val="9"/>
    <w:rsid w:val="0044082A"/>
    <w:rPr>
      <w:rFonts w:ascii="Times New Roman" w:eastAsia="Times New Roman" w:hAnsi="Times New Roman" w:cs="Times New Roman"/>
      <w:b/>
      <w:bCs/>
      <w:color w:val="EE0000"/>
      <w:kern w:val="0"/>
      <w:lang w:bidi="he-IL"/>
      <w14:ligatures w14:val="none"/>
    </w:rPr>
  </w:style>
  <w:style w:type="character" w:customStyle="1" w:styleId="Heading3Char">
    <w:name w:val="Heading 3 Char"/>
    <w:basedOn w:val="DefaultParagraphFont"/>
    <w:link w:val="Heading3"/>
    <w:uiPriority w:val="9"/>
    <w:semiHidden/>
    <w:rsid w:val="009462F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462F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462F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462F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462F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462F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462F8"/>
    <w:rPr>
      <w:rFonts w:eastAsiaTheme="majorEastAsia" w:cstheme="majorBidi"/>
      <w:color w:val="272727" w:themeColor="text1" w:themeTint="D8"/>
    </w:rPr>
  </w:style>
  <w:style w:type="paragraph" w:styleId="Title">
    <w:name w:val="Title"/>
    <w:basedOn w:val="Normal"/>
    <w:next w:val="Normal"/>
    <w:link w:val="TitleChar"/>
    <w:uiPriority w:val="10"/>
    <w:qFormat/>
    <w:rsid w:val="009462F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462F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462F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462F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462F8"/>
    <w:pPr>
      <w:spacing w:before="160"/>
      <w:jc w:val="center"/>
    </w:pPr>
    <w:rPr>
      <w:i/>
      <w:iCs/>
      <w:color w:val="404040" w:themeColor="text1" w:themeTint="BF"/>
    </w:rPr>
  </w:style>
  <w:style w:type="character" w:customStyle="1" w:styleId="QuoteChar">
    <w:name w:val="Quote Char"/>
    <w:basedOn w:val="DefaultParagraphFont"/>
    <w:link w:val="Quote"/>
    <w:uiPriority w:val="29"/>
    <w:rsid w:val="009462F8"/>
    <w:rPr>
      <w:i/>
      <w:iCs/>
      <w:color w:val="404040" w:themeColor="text1" w:themeTint="BF"/>
    </w:rPr>
  </w:style>
  <w:style w:type="paragraph" w:styleId="ListParagraph">
    <w:name w:val="List Paragraph"/>
    <w:basedOn w:val="Normal"/>
    <w:uiPriority w:val="34"/>
    <w:qFormat/>
    <w:rsid w:val="009462F8"/>
    <w:pPr>
      <w:ind w:left="720"/>
      <w:contextualSpacing/>
    </w:pPr>
  </w:style>
  <w:style w:type="character" w:styleId="IntenseEmphasis">
    <w:name w:val="Intense Emphasis"/>
    <w:basedOn w:val="DefaultParagraphFont"/>
    <w:uiPriority w:val="21"/>
    <w:qFormat/>
    <w:rsid w:val="009462F8"/>
    <w:rPr>
      <w:i/>
      <w:iCs/>
      <w:color w:val="0F4761" w:themeColor="accent1" w:themeShade="BF"/>
    </w:rPr>
  </w:style>
  <w:style w:type="paragraph" w:styleId="IntenseQuote">
    <w:name w:val="Intense Quote"/>
    <w:basedOn w:val="Normal"/>
    <w:next w:val="Normal"/>
    <w:link w:val="IntenseQuoteChar"/>
    <w:uiPriority w:val="30"/>
    <w:qFormat/>
    <w:rsid w:val="009462F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462F8"/>
    <w:rPr>
      <w:i/>
      <w:iCs/>
      <w:color w:val="0F4761" w:themeColor="accent1" w:themeShade="BF"/>
    </w:rPr>
  </w:style>
  <w:style w:type="character" w:styleId="IntenseReference">
    <w:name w:val="Intense Reference"/>
    <w:basedOn w:val="DefaultParagraphFont"/>
    <w:uiPriority w:val="32"/>
    <w:qFormat/>
    <w:rsid w:val="009462F8"/>
    <w:rPr>
      <w:b/>
      <w:bCs/>
      <w:smallCaps/>
      <w:color w:val="0F4761" w:themeColor="accent1" w:themeShade="BF"/>
      <w:spacing w:val="5"/>
    </w:rPr>
  </w:style>
  <w:style w:type="paragraph" w:customStyle="1" w:styleId="lexical-p">
    <w:name w:val="lexical-p"/>
    <w:basedOn w:val="Normal"/>
    <w:rsid w:val="009462F8"/>
    <w:pPr>
      <w:spacing w:before="100" w:beforeAutospacing="1" w:after="100" w:afterAutospacing="1" w:line="240" w:lineRule="auto"/>
    </w:pPr>
    <w:rPr>
      <w:rFonts w:ascii="Times New Roman" w:eastAsia="Times New Roman" w:hAnsi="Times New Roman" w:cs="Times New Roman"/>
      <w:lang w:bidi="he-IL"/>
      <w14:ligatures w14:val="none"/>
    </w:rPr>
  </w:style>
  <w:style w:type="character" w:styleId="Strong">
    <w:name w:val="Strong"/>
    <w:basedOn w:val="DefaultParagraphFont"/>
    <w:uiPriority w:val="22"/>
    <w:qFormat/>
    <w:rsid w:val="009462F8"/>
    <w:rPr>
      <w:b/>
      <w:bCs/>
    </w:rPr>
  </w:style>
  <w:style w:type="paragraph" w:customStyle="1" w:styleId="lexical-li">
    <w:name w:val="lexical-li"/>
    <w:basedOn w:val="Normal"/>
    <w:rsid w:val="009462F8"/>
    <w:pPr>
      <w:spacing w:before="100" w:beforeAutospacing="1" w:after="100" w:afterAutospacing="1" w:line="240" w:lineRule="auto"/>
    </w:pPr>
    <w:rPr>
      <w:rFonts w:ascii="Times New Roman" w:eastAsia="Times New Roman" w:hAnsi="Times New Roman" w:cs="Times New Roman"/>
      <w:lang w:bidi="he-IL"/>
      <w14:ligatures w14:val="none"/>
    </w:rPr>
  </w:style>
  <w:style w:type="paragraph" w:styleId="Header">
    <w:name w:val="header"/>
    <w:basedOn w:val="Normal"/>
    <w:link w:val="HeaderChar"/>
    <w:uiPriority w:val="99"/>
    <w:unhideWhenUsed/>
    <w:rsid w:val="0085799A"/>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799A"/>
  </w:style>
  <w:style w:type="paragraph" w:styleId="Footer">
    <w:name w:val="footer"/>
    <w:basedOn w:val="Normal"/>
    <w:link w:val="FooterChar"/>
    <w:uiPriority w:val="99"/>
    <w:unhideWhenUsed/>
    <w:rsid w:val="0085799A"/>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799A"/>
  </w:style>
  <w:style w:type="character" w:styleId="Hyperlink">
    <w:name w:val="Hyperlink"/>
    <w:basedOn w:val="DefaultParagraphFont"/>
    <w:uiPriority w:val="99"/>
    <w:unhideWhenUsed/>
    <w:rsid w:val="00DB33EE"/>
    <w:rPr>
      <w:color w:val="467886" w:themeColor="hyperlink"/>
      <w:u w:val="single"/>
    </w:rPr>
  </w:style>
  <w:style w:type="character" w:styleId="UnresolvedMention">
    <w:name w:val="Unresolved Mention"/>
    <w:basedOn w:val="DefaultParagraphFont"/>
    <w:uiPriority w:val="99"/>
    <w:semiHidden/>
    <w:unhideWhenUsed/>
    <w:rsid w:val="00DB33EE"/>
    <w:rPr>
      <w:color w:val="605E5C"/>
      <w:shd w:val="clear" w:color="auto" w:fill="E1DFDD"/>
    </w:rPr>
  </w:style>
  <w:style w:type="character" w:styleId="PageNumber">
    <w:name w:val="page number"/>
    <w:basedOn w:val="DefaultParagraphFont"/>
    <w:uiPriority w:val="99"/>
    <w:semiHidden/>
    <w:unhideWhenUsed/>
    <w:rsid w:val="001F542F"/>
  </w:style>
  <w:style w:type="paragraph" w:styleId="Revision">
    <w:name w:val="Revision"/>
    <w:hidden/>
    <w:uiPriority w:val="99"/>
    <w:semiHidden/>
    <w:rsid w:val="00F523C7"/>
    <w:pPr>
      <w:spacing w:after="0" w:line="240" w:lineRule="auto"/>
    </w:pPr>
    <w:rPr>
      <w:rFonts w:ascii="Gentium Plus" w:hAnsi="Gentium Plus"/>
      <w:kern w:val="0"/>
      <w:sz w:val="22"/>
      <w:szCs w:val="22"/>
    </w:rPr>
  </w:style>
  <w:style w:type="paragraph" w:styleId="FootnoteText">
    <w:name w:val="footnote text"/>
    <w:basedOn w:val="Normal"/>
    <w:link w:val="FootnoteTextChar"/>
    <w:uiPriority w:val="99"/>
    <w:semiHidden/>
    <w:unhideWhenUsed/>
    <w:rsid w:val="009719D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719D6"/>
    <w:rPr>
      <w:rFonts w:ascii="Gentium Plus" w:hAnsi="Gentium Plus"/>
      <w:kern w:val="0"/>
      <w:sz w:val="20"/>
      <w:szCs w:val="20"/>
    </w:rPr>
  </w:style>
  <w:style w:type="character" w:styleId="FootnoteReference">
    <w:name w:val="footnote reference"/>
    <w:basedOn w:val="DefaultParagraphFont"/>
    <w:uiPriority w:val="99"/>
    <w:semiHidden/>
    <w:unhideWhenUsed/>
    <w:rsid w:val="009719D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s://ref.ly/logosres/grudemest?ref=Page.p+163&amp;off=213&amp;ctx=+of+God+as+follows%3a+~God+is+unchanging+i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47D6BD3206A5D946A29D78FC4BCB226E" ma:contentTypeVersion="18" ma:contentTypeDescription="Create a new document." ma:contentTypeScope="" ma:versionID="f59aee704f6b948a4af910af6e8931fe">
  <xsd:schema xmlns:xsd="http://www.w3.org/2001/XMLSchema" xmlns:xs="http://www.w3.org/2001/XMLSchema" xmlns:p="http://schemas.microsoft.com/office/2006/metadata/properties" xmlns:ns2="8a5abb4e-aa5c-4631-aa87-5008d14a9eec" xmlns:ns3="94335878-5631-4709-be71-6a9a934aaeee" targetNamespace="http://schemas.microsoft.com/office/2006/metadata/properties" ma:root="true" ma:fieldsID="6ccc7e4a6c7fe053f16447c670641aea" ns2:_="" ns3:_="">
    <xsd:import namespace="8a5abb4e-aa5c-4631-aa87-5008d14a9eec"/>
    <xsd:import namespace="94335878-5631-4709-be71-6a9a934aaeee"/>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DateTaken" minOccurs="0"/>
                <xsd:element ref="ns2:Target_x0020_Audiences" minOccurs="0"/>
                <xsd:element ref="ns2:MediaServiceGenerationTime" minOccurs="0"/>
                <xsd:element ref="ns2:MediaServiceEventHashCode" minOccurs="0"/>
                <xsd:element ref="ns2:MediaServiceAutoKeyPoints" minOccurs="0"/>
                <xsd:element ref="ns2:MediaServiceKeyPoints" minOccurs="0"/>
                <xsd:element ref="ns2:MediaServiceLocation" minOccurs="0"/>
                <xsd:element ref="ns2:MediaLengthInSeconds" minOccurs="0"/>
                <xsd:element ref="ns2:lcf76f155ced4ddcb4097134ff3c332f" minOccurs="0"/>
                <xsd:element ref="ns3:TaxCatchAll" minOccurs="0"/>
                <xsd:element ref="ns2:MediaServiceObjectDetectorVersions" minOccurs="0"/>
                <xsd:element ref="ns2:MediaServiceSearchProperties" minOccurs="0"/>
                <xsd:element ref="ns2: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a5abb4e-aa5c-4631-aa87-5008d14a9ee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OCR" ma:index="11" nillable="true" ma:displayName="MediaServiceOCR"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Target_x0020_Audiences" ma:index="13" nillable="true" ma:displayName="Target Audiences" ma:internalName="Target_x0020_Audiences">
      <xsd:simpleType>
        <xsd:restriction base="dms:Unknow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ServiceLocation" ma:index="18" nillable="true" ma:displayName="Location" ma:internalName="MediaServiceLocation" ma:readOnly="true">
      <xsd:simpleType>
        <xsd:restriction base="dms:Text"/>
      </xsd:simpleType>
    </xsd:element>
    <xsd:element name="MediaLengthInSeconds" ma:index="19" nillable="true" ma:displayName="Length (seconds)" ma:internalName="MediaLengthInSeconds" ma:readOnly="true">
      <xsd:simpleType>
        <xsd:restriction base="dms:Unknown"/>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e4447c6a-d8d1-48d1-a40c-9680a1e61f82"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3"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4" nillable="true" ma:displayName="MediaServiceSearchProperties" ma:hidden="true" ma:internalName="MediaServiceSearchProperties" ma:readOnly="true">
      <xsd:simpleType>
        <xsd:restriction base="dms:Note"/>
      </xsd:simpleType>
    </xsd:element>
    <xsd:element name="MediaServiceBillingMetadata" ma:index="25" nillable="true" ma:displayName="MediaServiceBillingMetadata" ma:hidden="true" ma:internalName="MediaServiceBilling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94335878-5631-4709-be71-6a9a934aaeee" elementFormDefault="qualified">
    <xsd:import namespace="http://schemas.microsoft.com/office/2006/documentManagement/types"/>
    <xsd:import namespace="http://schemas.microsoft.com/office/infopath/2007/PartnerControls"/>
    <xsd:element name="TaxCatchAll" ma:index="22" nillable="true" ma:displayName="Taxonomy Catch All Column" ma:hidden="true" ma:list="{84233c64-05e0-4d2d-b3a5-fcc2f19a0829}" ma:internalName="TaxCatchAll" ma:showField="CatchAllData" ma:web="94335878-5631-4709-be71-6a9a934aaeee">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TaxCatchAll xmlns="94335878-5631-4709-be71-6a9a934aaeee" xsi:nil="true"/>
    <lcf76f155ced4ddcb4097134ff3c332f xmlns="8a5abb4e-aa5c-4631-aa87-5008d14a9eec">
      <Terms xmlns="http://schemas.microsoft.com/office/infopath/2007/PartnerControls"/>
    </lcf76f155ced4ddcb4097134ff3c332f>
    <Target_x0020_Audiences xmlns="8a5abb4e-aa5c-4631-aa87-5008d14a9eec" xsi:nil="true"/>
  </documentManagement>
</p:properties>
</file>

<file path=customXml/itemProps1.xml><?xml version="1.0" encoding="utf-8"?>
<ds:datastoreItem xmlns:ds="http://schemas.openxmlformats.org/officeDocument/2006/customXml" ds:itemID="{602958CC-2A64-F847-A79A-CD96F741351E}">
  <ds:schemaRefs>
    <ds:schemaRef ds:uri="http://schemas.openxmlformats.org/officeDocument/2006/bibliography"/>
  </ds:schemaRefs>
</ds:datastoreItem>
</file>

<file path=customXml/itemProps2.xml><?xml version="1.0" encoding="utf-8"?>
<ds:datastoreItem xmlns:ds="http://schemas.openxmlformats.org/officeDocument/2006/customXml" ds:itemID="{82A3A4E2-1645-468C-9C10-B7B5552127DA}">
  <ds:schemaRefs>
    <ds:schemaRef ds:uri="http://schemas.microsoft.com/sharepoint/v3/contenttype/forms"/>
  </ds:schemaRefs>
</ds:datastoreItem>
</file>

<file path=customXml/itemProps3.xml><?xml version="1.0" encoding="utf-8"?>
<ds:datastoreItem xmlns:ds="http://schemas.openxmlformats.org/officeDocument/2006/customXml" ds:itemID="{F54C15ED-37C0-45D2-99A9-5DBA0B55431B}"/>
</file>

<file path=customXml/itemProps4.xml><?xml version="1.0" encoding="utf-8"?>
<ds:datastoreItem xmlns:ds="http://schemas.openxmlformats.org/officeDocument/2006/customXml" ds:itemID="{C7B0DF13-D4C9-4A3C-BF0D-F698E20BFCF0}">
  <ds:schemaRefs>
    <ds:schemaRef ds:uri="http://schemas.microsoft.com/office/2006/metadata/properties"/>
    <ds:schemaRef ds:uri="http://schemas.microsoft.com/office/infopath/2007/PartnerControls"/>
    <ds:schemaRef ds:uri="b1e0c769-a78b-40b7-8028-bdfb5010ed4e"/>
    <ds:schemaRef ds:uri="94335878-5631-4709-be71-6a9a934aaeee"/>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5</Pages>
  <Words>4708</Words>
  <Characters>26839</Characters>
  <Application>Microsoft Office Word</Application>
  <DocSecurity>0</DocSecurity>
  <Lines>223</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4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on Birk</dc:creator>
  <cp:keywords/>
  <dc:description/>
  <cp:lastModifiedBy>Victoria Maggio</cp:lastModifiedBy>
  <cp:revision>2</cp:revision>
  <cp:lastPrinted>2026-04-26T10:57:00Z</cp:lastPrinted>
  <dcterms:created xsi:type="dcterms:W3CDTF">2026-07-08T13:07:00Z</dcterms:created>
  <dcterms:modified xsi:type="dcterms:W3CDTF">2026-07-08T1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7D6BD3206A5D946A29D78FC4BCB226E</vt:lpwstr>
  </property>
  <property fmtid="{D5CDD505-2E9C-101B-9397-08002B2CF9AE}" pid="3" name="MediaServiceImageTags">
    <vt:lpwstr/>
  </property>
  <property fmtid="{D5CDD505-2E9C-101B-9397-08002B2CF9AE}" pid="4" name="ZOTERO_PREF_1">
    <vt:lpwstr>&lt;data data-version="3" zotero-version="9.0.6"&gt;&lt;session id="YQluT8hv"/&gt;&lt;style id="http://www.zotero.org/styles/society-of-biblical-literature-fullnote-bibliography" hasBibliography="1" bibliographyStyleHasBeenSet="0"/&gt;&lt;prefs&gt;&lt;pref name="fieldType" value="F</vt:lpwstr>
  </property>
  <property fmtid="{D5CDD505-2E9C-101B-9397-08002B2CF9AE}" pid="5" name="ZOTERO_PREF_2">
    <vt:lpwstr>ield"/&gt;&lt;pref name="automaticJournalAbbreviations" value="true"/&gt;&lt;pref name="noteType" value="1"/&gt;&lt;/prefs&gt;&lt;/data&gt;</vt:lpwstr>
  </property>
</Properties>
</file>